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32002" w:rsidRPr="00B8314F" w:rsidRDefault="00432002" w:rsidP="00432002">
      <w:pPr>
        <w:pStyle w:val="Title"/>
        <w:jc w:val="center"/>
        <w:rPr>
          <w:b/>
          <w:sz w:val="48"/>
        </w:rPr>
      </w:pPr>
      <w:r w:rsidRPr="00B8314F">
        <w:rPr>
          <w:b/>
          <w:sz w:val="48"/>
        </w:rPr>
        <w:t>IGDV Development Management</w:t>
      </w:r>
      <w:r>
        <w:rPr>
          <w:b/>
          <w:sz w:val="48"/>
        </w:rPr>
        <w:t>: A Critical Evaluation of Project Management Methodologies</w:t>
      </w:r>
    </w:p>
    <w:p w:rsidR="00432002" w:rsidRPr="007A1E59" w:rsidRDefault="00432002" w:rsidP="00432002">
      <w:pPr>
        <w:jc w:val="center"/>
        <w:rPr>
          <w:rFonts w:asciiTheme="majorHAnsi" w:hAnsiTheme="majorHAnsi"/>
          <w:b/>
          <w:sz w:val="24"/>
        </w:rPr>
      </w:pPr>
      <w:r w:rsidRPr="007A1E59">
        <w:rPr>
          <w:rFonts w:asciiTheme="majorHAnsi" w:hAnsiTheme="majorHAnsi"/>
          <w:b/>
          <w:sz w:val="24"/>
        </w:rPr>
        <w:t>Lewis Wilden</w:t>
      </w:r>
    </w:p>
    <w:p w:rsidR="00432002" w:rsidRPr="007A1E59" w:rsidRDefault="00432002" w:rsidP="003413E9">
      <w:pPr>
        <w:pStyle w:val="BodyText"/>
        <w:jc w:val="center"/>
      </w:pPr>
      <w:r w:rsidRPr="007A1E59">
        <w:t>MSc Games Development, University of Suffolk, Ipswich, England</w:t>
      </w:r>
    </w:p>
    <w:p w:rsidR="00432002" w:rsidRDefault="00432002" w:rsidP="003413E9">
      <w:pPr>
        <w:pStyle w:val="BodyText"/>
        <w:jc w:val="center"/>
      </w:pPr>
      <w:r w:rsidRPr="007A1E59">
        <w:t>S1770</w:t>
      </w:r>
      <w:r>
        <w:t>2</w:t>
      </w:r>
      <w:r w:rsidRPr="007A1E59">
        <w:t>6@uos.ac.uk</w:t>
      </w:r>
    </w:p>
    <w:p w:rsidR="00432002" w:rsidRPr="007A1E59" w:rsidRDefault="00432002" w:rsidP="00B76358">
      <w:pPr>
        <w:pStyle w:val="BodyText"/>
        <w:sectPr w:rsidR="00432002" w:rsidRPr="007A1E59" w:rsidSect="0020248F">
          <w:footerReference w:type="default" r:id="rId8"/>
          <w:pgSz w:w="12240" w:h="15840"/>
          <w:pgMar w:top="1400" w:right="960" w:bottom="280" w:left="960" w:header="283" w:footer="283" w:gutter="0"/>
          <w:cols w:space="720"/>
          <w:docGrid w:linePitch="299"/>
        </w:sectPr>
      </w:pPr>
    </w:p>
    <w:p w:rsidR="00432002" w:rsidRPr="00DD1B2A" w:rsidRDefault="00432002" w:rsidP="00B76358">
      <w:pPr>
        <w:pStyle w:val="BodyText"/>
      </w:pPr>
    </w:p>
    <w:p w:rsidR="00432002" w:rsidRPr="0063258B" w:rsidRDefault="00432002" w:rsidP="00432002">
      <w:pPr>
        <w:pStyle w:val="ListParagraph"/>
        <w:rPr>
          <w:sz w:val="28"/>
        </w:rPr>
      </w:pPr>
      <w:r w:rsidRPr="0063258B">
        <w:rPr>
          <w:sz w:val="28"/>
        </w:rPr>
        <w:t>Abstract</w:t>
      </w:r>
      <w:r w:rsidR="00B034D5" w:rsidRPr="0063258B">
        <w:rPr>
          <w:sz w:val="28"/>
        </w:rPr>
        <w:t xml:space="preserve"> </w:t>
      </w:r>
    </w:p>
    <w:p w:rsidR="00432002" w:rsidRPr="00B76358" w:rsidRDefault="00432002" w:rsidP="00B76358">
      <w:pPr>
        <w:pStyle w:val="BodyText"/>
      </w:pPr>
      <w:r w:rsidRPr="00B76358">
        <w:t xml:space="preserve">In the game development industry, project management is a key factor to ensure a smooth development process. This report will discuss how data can be generated and collected through different project management </w:t>
      </w:r>
      <w:r w:rsidR="00C56C26" w:rsidRPr="00B76358">
        <w:t>methodologies</w:t>
      </w:r>
      <w:r w:rsidR="00210D87" w:rsidRPr="00B76358">
        <w:t xml:space="preserve"> (PMM)</w:t>
      </w:r>
      <w:r w:rsidR="001E5D89" w:rsidRPr="00B76358">
        <w:t>, and how it can affect the success of the project.</w:t>
      </w:r>
      <w:r w:rsidRPr="00B76358">
        <w:t xml:space="preserve"> </w:t>
      </w:r>
      <w:r w:rsidR="001E5D89" w:rsidRPr="00B76358">
        <w:t>T</w:t>
      </w:r>
      <w:r w:rsidRPr="00B76358">
        <w:t xml:space="preserve">he results of this report will assist indie and AAA </w:t>
      </w:r>
      <w:r w:rsidRPr="00B76358">
        <w:rPr>
          <w:noProof/>
        </w:rPr>
        <w:t>companies</w:t>
      </w:r>
      <w:r w:rsidRPr="00B76358">
        <w:t xml:space="preserve"> in making a more calculated decision on the most optimal management </w:t>
      </w:r>
      <w:r w:rsidR="00EA0497" w:rsidRPr="00B76358">
        <w:t>methodology</w:t>
      </w:r>
      <w:r w:rsidRPr="00B76358">
        <w:t xml:space="preserve"> for their project development process.</w:t>
      </w:r>
    </w:p>
    <w:p w:rsidR="00C56C26" w:rsidRPr="0063258B" w:rsidRDefault="00C56C26" w:rsidP="00B76358">
      <w:pPr>
        <w:pStyle w:val="BodyText"/>
      </w:pPr>
    </w:p>
    <w:p w:rsidR="00C56C26" w:rsidRPr="0063258B" w:rsidRDefault="00C56C26" w:rsidP="00C56C26">
      <w:pPr>
        <w:pStyle w:val="ListParagraph"/>
        <w:rPr>
          <w:sz w:val="28"/>
        </w:rPr>
      </w:pPr>
      <w:r w:rsidRPr="0063258B">
        <w:rPr>
          <w:sz w:val="28"/>
        </w:rPr>
        <w:t>Keywords</w:t>
      </w:r>
    </w:p>
    <w:p w:rsidR="00432002" w:rsidRDefault="00C56C26" w:rsidP="00B76358">
      <w:pPr>
        <w:pStyle w:val="BodyText"/>
      </w:pPr>
      <w:r>
        <w:t>Project management methodologies, Agile, Waterfall, Game development, Project success, Development process, Data, Communication</w:t>
      </w:r>
    </w:p>
    <w:p w:rsidR="00CA5A55" w:rsidRPr="00B93613" w:rsidRDefault="00CA5A55" w:rsidP="00B76358">
      <w:pPr>
        <w:pStyle w:val="BodyText"/>
      </w:pPr>
    </w:p>
    <w:p w:rsidR="00B93613" w:rsidRDefault="00B93613" w:rsidP="00B93613">
      <w:pPr>
        <w:pStyle w:val="Heading1"/>
      </w:pPr>
      <w:r>
        <w:t>Section 1.</w:t>
      </w:r>
    </w:p>
    <w:p w:rsidR="00210D87" w:rsidRPr="0063258B" w:rsidRDefault="00432002" w:rsidP="00340009">
      <w:pPr>
        <w:pStyle w:val="ListParagraph"/>
        <w:rPr>
          <w:sz w:val="28"/>
        </w:rPr>
      </w:pPr>
      <w:r w:rsidRPr="0063258B">
        <w:rPr>
          <w:sz w:val="28"/>
        </w:rPr>
        <w:t>Introduction</w:t>
      </w:r>
      <w:r w:rsidR="00B034D5" w:rsidRPr="0063258B">
        <w:rPr>
          <w:sz w:val="28"/>
        </w:rPr>
        <w:t xml:space="preserve"> </w:t>
      </w:r>
    </w:p>
    <w:p w:rsidR="00ED5116" w:rsidRDefault="005F5FDA" w:rsidP="00B76358">
      <w:pPr>
        <w:pStyle w:val="BodyText"/>
      </w:pPr>
      <w:r>
        <w:t xml:space="preserve">Project management methodologies </w:t>
      </w:r>
      <w:r w:rsidR="00944C7F">
        <w:t xml:space="preserve">are defined as a set of rules, methods &amp; processes that are used to aid in the project development process. </w:t>
      </w:r>
      <w:r w:rsidR="00944C7F" w:rsidRPr="008E66B9">
        <w:rPr>
          <w:noProof/>
        </w:rPr>
        <w:t>PMM</w:t>
      </w:r>
      <w:r w:rsidR="00944C7F">
        <w:t xml:space="preserve"> </w:t>
      </w:r>
      <w:r w:rsidR="00ED5116">
        <w:t>give</w:t>
      </w:r>
      <w:r w:rsidR="00DE3825">
        <w:t>s</w:t>
      </w:r>
      <w:r w:rsidR="00ED5116">
        <w:t xml:space="preserve"> project managers a framework for planning and managing the develop</w:t>
      </w:r>
      <w:r w:rsidR="00B95374">
        <w:t>ment process of a project.</w:t>
      </w:r>
      <w:r w:rsidR="00ED5116">
        <w:t xml:space="preserve"> </w:t>
      </w:r>
      <w:r w:rsidR="00B95374">
        <w:t xml:space="preserve">Current methodologies follow either an agile approach like Scrum or a more traditional approach like </w:t>
      </w:r>
      <w:r w:rsidR="00B95374" w:rsidRPr="003C34A5">
        <w:rPr>
          <w:noProof/>
        </w:rPr>
        <w:t>waterfall</w:t>
      </w:r>
      <w:r w:rsidR="00B95374">
        <w:t>.</w:t>
      </w:r>
      <w:r>
        <w:t xml:space="preserve"> </w:t>
      </w:r>
    </w:p>
    <w:p w:rsidR="00ED5116" w:rsidRDefault="00ED5116" w:rsidP="00B76358">
      <w:pPr>
        <w:pStyle w:val="BodyText"/>
      </w:pPr>
    </w:p>
    <w:p w:rsidR="008C0449" w:rsidRDefault="008C0449" w:rsidP="00B76358">
      <w:pPr>
        <w:pStyle w:val="BodyText"/>
      </w:pPr>
    </w:p>
    <w:p w:rsidR="008C0449" w:rsidRDefault="008C0449" w:rsidP="00B76358">
      <w:pPr>
        <w:pStyle w:val="BodyText"/>
      </w:pPr>
    </w:p>
    <w:p w:rsidR="008C0449" w:rsidRDefault="008C0449" w:rsidP="00B76358">
      <w:pPr>
        <w:pStyle w:val="BodyText"/>
      </w:pPr>
    </w:p>
    <w:p w:rsidR="008C0449" w:rsidRDefault="008C0449" w:rsidP="00B76358">
      <w:pPr>
        <w:pStyle w:val="BodyText"/>
      </w:pPr>
    </w:p>
    <w:p w:rsidR="008C0449" w:rsidRDefault="008C0449" w:rsidP="00B76358">
      <w:pPr>
        <w:pStyle w:val="BodyText"/>
      </w:pPr>
    </w:p>
    <w:p w:rsidR="0046272D" w:rsidRDefault="00252C9E" w:rsidP="00CA5A55">
      <w:pPr>
        <w:pStyle w:val="BodyText"/>
      </w:pPr>
      <w:r w:rsidRPr="00CA5A55">
        <w:t xml:space="preserve">The digital creative industry has shifted from traditional software development to </w:t>
      </w:r>
      <w:r w:rsidR="000A3629" w:rsidRPr="00CA5A55">
        <w:t xml:space="preserve">an </w:t>
      </w:r>
      <w:r w:rsidRPr="00CA5A55">
        <w:t xml:space="preserve">agile based </w:t>
      </w:r>
    </w:p>
    <w:p w:rsidR="00CA5A55" w:rsidRDefault="00252C9E" w:rsidP="00CA5A55">
      <w:pPr>
        <w:pStyle w:val="BodyText"/>
        <w:rPr>
          <w:rStyle w:val="selectable"/>
        </w:rPr>
      </w:pPr>
      <w:r w:rsidRPr="00CA5A55">
        <w:t>development</w:t>
      </w:r>
      <w:r w:rsidR="000A3629" w:rsidRPr="00CA5A55">
        <w:t xml:space="preserve"> process</w:t>
      </w:r>
      <w:r w:rsidRPr="00CA5A55">
        <w:t xml:space="preserve"> </w:t>
      </w:r>
      <w:r w:rsidRPr="00CA5A55">
        <w:rPr>
          <w:rStyle w:val="selectable"/>
        </w:rPr>
        <w:t xml:space="preserve">(Parmentier and Mangematin, </w:t>
      </w:r>
    </w:p>
    <w:p w:rsidR="00252C9E" w:rsidRPr="00CA5A55" w:rsidRDefault="00252C9E" w:rsidP="00CA5A55">
      <w:pPr>
        <w:pStyle w:val="BodyText"/>
        <w:rPr>
          <w:rStyle w:val="selectable"/>
        </w:rPr>
      </w:pPr>
      <w:r w:rsidRPr="00CA5A55">
        <w:rPr>
          <w:rStyle w:val="selectable"/>
        </w:rPr>
        <w:t xml:space="preserve">2014). PMM </w:t>
      </w:r>
      <w:r w:rsidR="007372A2">
        <w:rPr>
          <w:rStyle w:val="selectable"/>
        </w:rPr>
        <w:t>n</w:t>
      </w:r>
      <w:r w:rsidRPr="00CA5A55">
        <w:rPr>
          <w:rStyle w:val="selectable"/>
        </w:rPr>
        <w:t>eed</w:t>
      </w:r>
      <w:r w:rsidR="007372A2">
        <w:rPr>
          <w:rStyle w:val="selectable"/>
        </w:rPr>
        <w:t>s</w:t>
      </w:r>
      <w:r w:rsidRPr="00CA5A55">
        <w:rPr>
          <w:rStyle w:val="selectable"/>
        </w:rPr>
        <w:t xml:space="preserve"> to accommodate the new projects of today and respond to the </w:t>
      </w:r>
      <w:r w:rsidR="000A3629" w:rsidRPr="00CA5A55">
        <w:rPr>
          <w:rStyle w:val="selectable"/>
        </w:rPr>
        <w:t xml:space="preserve">increasing complexity </w:t>
      </w:r>
      <w:r w:rsidRPr="00CA5A55">
        <w:rPr>
          <w:rStyle w:val="selectable"/>
        </w:rPr>
        <w:t>and dynamic user requirements.</w:t>
      </w:r>
    </w:p>
    <w:p w:rsidR="00B76358" w:rsidRDefault="00B76358" w:rsidP="00CA5A55">
      <w:pPr>
        <w:pStyle w:val="BodyText"/>
        <w:rPr>
          <w:rStyle w:val="selectable"/>
        </w:rPr>
      </w:pPr>
    </w:p>
    <w:p w:rsidR="00B76358" w:rsidRPr="00B76358" w:rsidRDefault="000A3629" w:rsidP="00B76358">
      <w:pPr>
        <w:pStyle w:val="BodyText"/>
        <w:rPr>
          <w:rStyle w:val="selectable"/>
        </w:rPr>
      </w:pPr>
      <w:r>
        <w:rPr>
          <w:rStyle w:val="selectable"/>
        </w:rPr>
        <w:t xml:space="preserve">This study will provide a comparison between agile methodologies and traditional methodologies, the comparison will be based on how data is generated </w:t>
      </w:r>
    </w:p>
    <w:p w:rsidR="00DE3825" w:rsidRPr="00EA3DF2" w:rsidRDefault="000A3629" w:rsidP="00B76358">
      <w:pPr>
        <w:pStyle w:val="BodyText"/>
        <w:rPr>
          <w:rStyle w:val="selectable"/>
        </w:rPr>
      </w:pPr>
      <w:r>
        <w:rPr>
          <w:rStyle w:val="selectable"/>
        </w:rPr>
        <w:t xml:space="preserve">and collected through these methods and the </w:t>
      </w:r>
      <w:r>
        <w:t>efficiency of the data</w:t>
      </w:r>
      <w:r>
        <w:rPr>
          <w:rStyle w:val="selectable"/>
        </w:rPr>
        <w:t xml:space="preserve">. The results of this report will assist companies and project managers in choosing a </w:t>
      </w:r>
      <w:r w:rsidRPr="003C34A5">
        <w:rPr>
          <w:rStyle w:val="selectable"/>
          <w:noProof/>
        </w:rPr>
        <w:t>PMM</w:t>
      </w:r>
      <w:r>
        <w:rPr>
          <w:rStyle w:val="selectable"/>
        </w:rPr>
        <w:t xml:space="preserve"> that’s optimal for </w:t>
      </w:r>
    </w:p>
    <w:p w:rsidR="000A3629" w:rsidRDefault="000A3629" w:rsidP="00B76358">
      <w:pPr>
        <w:pStyle w:val="BodyText"/>
        <w:rPr>
          <w:rStyle w:val="selectable"/>
        </w:rPr>
      </w:pPr>
      <w:r>
        <w:rPr>
          <w:rStyle w:val="selectable"/>
        </w:rPr>
        <w:t xml:space="preserve">the project they are undertaking. </w:t>
      </w:r>
    </w:p>
    <w:p w:rsidR="00EA3DF2" w:rsidRPr="00EA3DF2" w:rsidRDefault="00EA3DF2" w:rsidP="00B76358">
      <w:pPr>
        <w:pStyle w:val="BodyText"/>
        <w:rPr>
          <w:rStyle w:val="selectable"/>
          <w:rFonts w:asciiTheme="minorHAnsi" w:hAnsiTheme="minorHAnsi" w:cstheme="minorHAnsi"/>
          <w:sz w:val="28"/>
        </w:rPr>
      </w:pPr>
    </w:p>
    <w:p w:rsidR="00AD351B" w:rsidRDefault="000A3629" w:rsidP="00CA5A55">
      <w:pPr>
        <w:pStyle w:val="BodyText"/>
        <w:rPr>
          <w:rStyle w:val="selectable"/>
        </w:rPr>
      </w:pPr>
      <w:r>
        <w:rPr>
          <w:rStyle w:val="selectable"/>
        </w:rPr>
        <w:t>The rest of the paper is structured as follows. Section 2 discusses the literature review, followed by Section 3, which discusses agile and the most pop</w:t>
      </w:r>
      <w:r w:rsidR="00DE3825">
        <w:rPr>
          <w:rStyle w:val="selectable"/>
        </w:rPr>
        <w:t xml:space="preserve">ular methodologies. Section 4 </w:t>
      </w:r>
      <w:r>
        <w:rPr>
          <w:rStyle w:val="selectable"/>
        </w:rPr>
        <w:t>discusses traditional methodologies and the most popular. Section 5 will be the result</w:t>
      </w:r>
      <w:r w:rsidR="0019489F">
        <w:rPr>
          <w:rStyle w:val="selectable"/>
        </w:rPr>
        <w:t>s</w:t>
      </w:r>
      <w:r>
        <w:rPr>
          <w:rStyle w:val="selectable"/>
        </w:rPr>
        <w:t xml:space="preserve"> collected from the report, followed by S</w:t>
      </w:r>
      <w:r w:rsidR="0019489F">
        <w:rPr>
          <w:rStyle w:val="selectable"/>
        </w:rPr>
        <w:t>ec</w:t>
      </w:r>
      <w:r w:rsidR="00B37BA0">
        <w:rPr>
          <w:rStyle w:val="selectable"/>
        </w:rPr>
        <w:t>tion 6 which will be concluding by</w:t>
      </w:r>
      <w:r w:rsidR="0019489F">
        <w:rPr>
          <w:rStyle w:val="selectable"/>
        </w:rPr>
        <w:t xml:space="preserve"> giving advice and opinions</w:t>
      </w:r>
      <w:r w:rsidR="00B37BA0">
        <w:rPr>
          <w:rStyle w:val="selectable"/>
        </w:rPr>
        <w:t xml:space="preserve"> on the optimal methodology for games</w:t>
      </w:r>
      <w:r w:rsidR="0019489F">
        <w:rPr>
          <w:rStyle w:val="selectable"/>
        </w:rPr>
        <w:t>.</w:t>
      </w:r>
    </w:p>
    <w:p w:rsidR="00CA5A55" w:rsidRDefault="00CA5A55" w:rsidP="00CA5A55">
      <w:pPr>
        <w:pStyle w:val="BodyText"/>
      </w:pPr>
    </w:p>
    <w:p w:rsidR="00C15D75" w:rsidRDefault="00C15D75" w:rsidP="00CA5A55">
      <w:pPr>
        <w:pStyle w:val="BodyText"/>
      </w:pPr>
    </w:p>
    <w:p w:rsidR="00C15D75" w:rsidRDefault="00C15D75" w:rsidP="00CA5A55">
      <w:pPr>
        <w:pStyle w:val="BodyText"/>
      </w:pPr>
    </w:p>
    <w:p w:rsidR="00B37BA0" w:rsidRDefault="00B37BA0" w:rsidP="00CA5A55">
      <w:pPr>
        <w:pStyle w:val="BodyText"/>
      </w:pPr>
    </w:p>
    <w:p w:rsidR="008C0449" w:rsidRDefault="008C0449" w:rsidP="00CA5A55">
      <w:pPr>
        <w:pStyle w:val="BodyText"/>
      </w:pPr>
    </w:p>
    <w:p w:rsidR="005204A0" w:rsidRDefault="00B93613" w:rsidP="00B93613">
      <w:pPr>
        <w:pStyle w:val="Heading1"/>
      </w:pPr>
      <w:r>
        <w:lastRenderedPageBreak/>
        <w:t>Section 2.</w:t>
      </w:r>
    </w:p>
    <w:p w:rsidR="005204A0" w:rsidRDefault="00B10E26" w:rsidP="00432002">
      <w:pPr>
        <w:pStyle w:val="ListParagraph"/>
        <w:rPr>
          <w:sz w:val="28"/>
        </w:rPr>
      </w:pPr>
      <w:r>
        <w:rPr>
          <w:sz w:val="28"/>
        </w:rPr>
        <w:t>Literature Review</w:t>
      </w:r>
      <w:r w:rsidR="00E807AB" w:rsidRPr="0063258B">
        <w:rPr>
          <w:sz w:val="28"/>
        </w:rPr>
        <w:t xml:space="preserve"> </w:t>
      </w:r>
    </w:p>
    <w:p w:rsidR="00F25147" w:rsidRDefault="00DE7112" w:rsidP="00B76358">
      <w:pPr>
        <w:pStyle w:val="BodyText"/>
      </w:pPr>
      <w:r>
        <w:t>When comparing agile and traditional methodologies it difficult to compare them</w:t>
      </w:r>
      <w:r w:rsidR="00884543">
        <w:t xml:space="preserve"> as they are so different, however, project success needs to be investigated before starting a project and choosing a methodology. According to the 2011 Chaos report projects that used agile succeeded three times more often than waterfall, “software applications developed through the agile process have three </w:t>
      </w:r>
      <w:r w:rsidR="00884543" w:rsidRPr="00190213">
        <w:rPr>
          <w:noProof/>
        </w:rPr>
        <w:t>time</w:t>
      </w:r>
      <w:r w:rsidR="00190213">
        <w:rPr>
          <w:noProof/>
        </w:rPr>
        <w:t>s</w:t>
      </w:r>
      <w:r w:rsidR="00884543">
        <w:t xml:space="preserve"> the success rate of the traditional waterfall method”</w:t>
      </w:r>
      <w:r w:rsidR="00467D39">
        <w:fldChar w:fldCharType="begin"/>
      </w:r>
      <w:r w:rsidR="00467D39">
        <w:instrText>ADDIN RW.CITE{{doc:5c2ccbe3e4b0a7b013ba1d3e StandishGroup 2011}}</w:instrText>
      </w:r>
      <w:r w:rsidR="00467D39">
        <w:fldChar w:fldCharType="separate"/>
      </w:r>
      <w:r w:rsidR="00467D39" w:rsidRPr="00467D39">
        <w:t>(Standish Group, 2011)</w:t>
      </w:r>
      <w:r w:rsidR="00467D39">
        <w:fldChar w:fldCharType="end"/>
      </w:r>
      <w:r w:rsidR="00884543">
        <w:t xml:space="preserve">. The results of this report </w:t>
      </w:r>
      <w:r w:rsidR="009C17F6">
        <w:t>come</w:t>
      </w:r>
      <w:r w:rsidR="00884543">
        <w:t xml:space="preserve"> from </w:t>
      </w:r>
      <w:r w:rsidR="00884543" w:rsidRPr="00190213">
        <w:rPr>
          <w:noProof/>
        </w:rPr>
        <w:t>project</w:t>
      </w:r>
      <w:r w:rsidR="00190213">
        <w:rPr>
          <w:noProof/>
        </w:rPr>
        <w:t>s</w:t>
      </w:r>
      <w:r w:rsidR="00884543">
        <w:t xml:space="preserve"> conducted from 2002 through 2010, the total </w:t>
      </w:r>
      <w:r w:rsidR="00884543" w:rsidRPr="00E93269">
        <w:t xml:space="preserve">number of project in </w:t>
      </w:r>
      <w:r w:rsidR="009C17F6" w:rsidRPr="00E93269">
        <w:t>their</w:t>
      </w:r>
      <w:r w:rsidR="00884543" w:rsidRPr="00E93269">
        <w:t xml:space="preserve"> da</w:t>
      </w:r>
      <w:r w:rsidR="00190213" w:rsidRPr="00E93269">
        <w:t xml:space="preserve">tabase and the ratio of </w:t>
      </w:r>
      <w:r w:rsidR="00190213" w:rsidRPr="00E93269">
        <w:rPr>
          <w:noProof/>
        </w:rPr>
        <w:t>agile</w:t>
      </w:r>
      <w:r w:rsidR="00190213">
        <w:t xml:space="preserve"> projects compared to</w:t>
      </w:r>
      <w:r w:rsidR="00884543">
        <w:t xml:space="preserve"> </w:t>
      </w:r>
      <w:r w:rsidR="00190213">
        <w:t xml:space="preserve">the </w:t>
      </w:r>
      <w:r w:rsidR="00884543" w:rsidRPr="00190213">
        <w:rPr>
          <w:noProof/>
        </w:rPr>
        <w:t>traditional</w:t>
      </w:r>
      <w:r w:rsidR="00884543">
        <w:t xml:space="preserve"> project</w:t>
      </w:r>
      <w:r w:rsidR="00190213">
        <w:t>s</w:t>
      </w:r>
      <w:r w:rsidR="00B95374">
        <w:t xml:space="preserve"> is unknown as well as the reason for </w:t>
      </w:r>
      <w:r w:rsidR="0020248F">
        <w:t xml:space="preserve">project </w:t>
      </w:r>
      <w:r w:rsidR="00B95374">
        <w:t>failure.</w:t>
      </w:r>
    </w:p>
    <w:p w:rsidR="00F568DF" w:rsidRDefault="00F568DF" w:rsidP="00B76358">
      <w:pPr>
        <w:pStyle w:val="BodyText"/>
      </w:pPr>
    </w:p>
    <w:p w:rsidR="00B37BA0" w:rsidRDefault="00B71EDE" w:rsidP="00B76358">
      <w:pPr>
        <w:pStyle w:val="BodyText"/>
      </w:pPr>
      <w:r>
        <w:t xml:space="preserve">The development process of a game is very similar to software development, these types of project require design, develop, test and iterate. </w:t>
      </w:r>
      <w:r>
        <w:fldChar w:fldCharType="begin"/>
      </w:r>
      <w:r>
        <w:instrText>ADDIN RW.CITE{{doc:5c1d1f86e4b0d6a31623a385 Kasurinen,Jussi May 20, 2017}}</w:instrText>
      </w:r>
      <w:r>
        <w:fldChar w:fldCharType="separate"/>
      </w:r>
      <w:r w:rsidRPr="00B71EDE">
        <w:t>(Kasurinen, Palacin-Silva and Vanhala, May 20, 2017)</w:t>
      </w:r>
      <w:r>
        <w:fldChar w:fldCharType="end"/>
      </w:r>
      <w:r w:rsidR="00134305">
        <w:t>. An issue with the game industry is that user requirement and technical req</w:t>
      </w:r>
      <w:r w:rsidR="00B37BA0">
        <w:t xml:space="preserve">uirements change, this forces the </w:t>
      </w:r>
      <w:r w:rsidR="00134305">
        <w:t>development process to adapt to these changes.</w:t>
      </w:r>
      <w:r w:rsidR="00B37BA0">
        <w:t xml:space="preserve"> If they do not adapt </w:t>
      </w:r>
      <w:r w:rsidR="0033380F">
        <w:t xml:space="preserve">the </w:t>
      </w:r>
      <w:r w:rsidR="00B37BA0">
        <w:t xml:space="preserve">project </w:t>
      </w:r>
      <w:r w:rsidR="0033380F">
        <w:t>is</w:t>
      </w:r>
      <w:r w:rsidR="00B37BA0">
        <w:t xml:space="preserve"> more likely to fail </w:t>
      </w:r>
      <w:r w:rsidR="00B37BA0">
        <w:fldChar w:fldCharType="begin"/>
      </w:r>
      <w:r w:rsidR="00B37BA0">
        <w:instrText>ADDIN RW.CITE{{doc:5c2ccbe3e4b0a7b013ba1d3e StandishGroup 2011}}</w:instrText>
      </w:r>
      <w:r w:rsidR="00B37BA0">
        <w:fldChar w:fldCharType="separate"/>
      </w:r>
      <w:r w:rsidR="00B37BA0" w:rsidRPr="00467D39">
        <w:t>(Standish Group, 2011)</w:t>
      </w:r>
      <w:r w:rsidR="00B37BA0">
        <w:fldChar w:fldCharType="end"/>
      </w:r>
      <w:r w:rsidR="00B37BA0">
        <w:t xml:space="preserve">. </w:t>
      </w:r>
    </w:p>
    <w:p w:rsidR="00F568DF" w:rsidRDefault="00F568DF" w:rsidP="00B76358">
      <w:pPr>
        <w:pStyle w:val="BodyText"/>
      </w:pPr>
    </w:p>
    <w:p w:rsidR="00991601" w:rsidRDefault="00B93613" w:rsidP="00B93613">
      <w:pPr>
        <w:pStyle w:val="Heading1"/>
      </w:pPr>
      <w:r>
        <w:t>Section 3.</w:t>
      </w:r>
    </w:p>
    <w:p w:rsidR="004524D3" w:rsidRPr="0063258B" w:rsidRDefault="00A0715D" w:rsidP="007D3D01">
      <w:pPr>
        <w:pStyle w:val="ListParagraph"/>
        <w:rPr>
          <w:sz w:val="28"/>
        </w:rPr>
      </w:pPr>
      <w:r w:rsidRPr="0063258B">
        <w:rPr>
          <w:sz w:val="28"/>
        </w:rPr>
        <w:t xml:space="preserve">Agile </w:t>
      </w:r>
      <w:r w:rsidR="009913D9" w:rsidRPr="0063258B">
        <w:rPr>
          <w:sz w:val="28"/>
        </w:rPr>
        <w:t>Methodologies</w:t>
      </w:r>
      <w:r w:rsidR="00B034D5" w:rsidRPr="0063258B">
        <w:rPr>
          <w:sz w:val="28"/>
        </w:rPr>
        <w:t xml:space="preserve"> </w:t>
      </w:r>
    </w:p>
    <w:p w:rsidR="00B37BA0" w:rsidRDefault="00A92526" w:rsidP="00B76358">
      <w:pPr>
        <w:pStyle w:val="BodyText"/>
      </w:pPr>
      <w:r>
        <w:t xml:space="preserve">Agile was created for projects that </w:t>
      </w:r>
      <w:r w:rsidRPr="00C3465D">
        <w:rPr>
          <w:noProof/>
        </w:rPr>
        <w:t>require</w:t>
      </w:r>
      <w:r>
        <w:t xml:space="preserve"> significant flexibility and speed compared to more traditional </w:t>
      </w:r>
      <w:r w:rsidR="0081751E">
        <w:t>management. A</w:t>
      </w:r>
      <w:r>
        <w:t xml:space="preserve">gile development </w:t>
      </w:r>
      <w:r w:rsidR="0081751E">
        <w:t>follows an</w:t>
      </w:r>
      <w:r>
        <w:t xml:space="preserve"> incremental and iterative development</w:t>
      </w:r>
      <w:r w:rsidR="0081751E">
        <w:t xml:space="preserve"> process and is highly flexible</w:t>
      </w:r>
      <w:r w:rsidR="005A1740">
        <w:t xml:space="preserve"> allowing for rapid adjustments throughout the project</w:t>
      </w:r>
      <w:r w:rsidR="00725D89">
        <w:t xml:space="preserve">. Instead of massive planning like traditional methods, </w:t>
      </w:r>
      <w:r w:rsidR="00C3465D">
        <w:t xml:space="preserve">a </w:t>
      </w:r>
      <w:r w:rsidR="00725D89" w:rsidRPr="00C3465D">
        <w:rPr>
          <w:noProof/>
        </w:rPr>
        <w:t>project</w:t>
      </w:r>
      <w:r w:rsidR="00725D89">
        <w:t xml:space="preserve"> using agi</w:t>
      </w:r>
      <w:r w:rsidR="0081751E">
        <w:t xml:space="preserve">le will create a </w:t>
      </w:r>
      <w:r w:rsidR="00FA6C0F">
        <w:t xml:space="preserve">product </w:t>
      </w:r>
      <w:r w:rsidR="0081751E">
        <w:t xml:space="preserve">backlog of work/tasks that are prioritized </w:t>
      </w:r>
      <w:r w:rsidR="00E749FE">
        <w:t>in levels of importance, t</w:t>
      </w:r>
      <w:r w:rsidR="0081751E" w:rsidRPr="00C3465D">
        <w:rPr>
          <w:noProof/>
        </w:rPr>
        <w:t>hese</w:t>
      </w:r>
      <w:r w:rsidR="0081751E">
        <w:t xml:space="preserve"> tasks are then completed in sprints that can last up to 4 </w:t>
      </w:r>
      <w:r w:rsidR="0081751E" w:rsidRPr="008E66B9">
        <w:rPr>
          <w:noProof/>
        </w:rPr>
        <w:t>weeks</w:t>
      </w:r>
      <w:r w:rsidR="0081751E">
        <w:t xml:space="preserve"> </w:t>
      </w:r>
    </w:p>
    <w:p w:rsidR="00B37BA0" w:rsidRDefault="00B37BA0" w:rsidP="00B76358">
      <w:pPr>
        <w:pStyle w:val="BodyText"/>
      </w:pPr>
    </w:p>
    <w:p w:rsidR="00B37BA0" w:rsidRDefault="00B37BA0" w:rsidP="00B76358">
      <w:pPr>
        <w:pStyle w:val="BodyText"/>
      </w:pPr>
    </w:p>
    <w:p w:rsidR="00AA05F2" w:rsidRDefault="0081751E" w:rsidP="00B76358">
      <w:pPr>
        <w:pStyle w:val="BodyText"/>
      </w:pPr>
      <w:r>
        <w:t>after the sprint is complete the team will demonstrate what they’ve completed. At this point it allows the team to identify improvements for the next sprint.</w:t>
      </w:r>
      <w:r w:rsidR="009D109D">
        <w:t xml:space="preserve"> </w:t>
      </w:r>
    </w:p>
    <w:p w:rsidR="00BC5931" w:rsidRDefault="00BC5931" w:rsidP="00B76358">
      <w:pPr>
        <w:pStyle w:val="BodyText"/>
      </w:pPr>
    </w:p>
    <w:p w:rsidR="00BC5931" w:rsidRDefault="00BC5931" w:rsidP="00B76358">
      <w:pPr>
        <w:pStyle w:val="BodyText"/>
      </w:pPr>
      <w:r>
        <w:t xml:space="preserve">An issue with agile development is the lack of detailed documentation and accountability for the project. It is more difficult to receive funding for agile managed project compared to traditional because traditional will have </w:t>
      </w:r>
      <w:r w:rsidR="00047EFB">
        <w:t>vast amounts of detailed documentation for the project agile will not.</w:t>
      </w:r>
    </w:p>
    <w:p w:rsidR="003545F6" w:rsidRDefault="002208AF" w:rsidP="00B76358">
      <w:pPr>
        <w:pStyle w:val="BodyText"/>
      </w:pPr>
      <w:r>
        <w:rPr>
          <w:noProof/>
        </w:rPr>
        <w:drawing>
          <wp:inline distT="0" distB="0" distL="0" distR="0" wp14:anchorId="2B739DE8" wp14:editId="0D7D9225">
            <wp:extent cx="3001993" cy="2347126"/>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14260" cy="2434903"/>
                    </a:xfrm>
                    <a:prstGeom prst="rect">
                      <a:avLst/>
                    </a:prstGeom>
                    <a:noFill/>
                    <a:ln>
                      <a:noFill/>
                    </a:ln>
                  </pic:spPr>
                </pic:pic>
              </a:graphicData>
            </a:graphic>
          </wp:inline>
        </w:drawing>
      </w:r>
    </w:p>
    <w:p w:rsidR="00193651" w:rsidRPr="00193651" w:rsidRDefault="003545F6" w:rsidP="00193651">
      <w:pPr>
        <w:pStyle w:val="Caption"/>
      </w:pPr>
      <w:r>
        <w:t xml:space="preserve">Figure </w:t>
      </w:r>
      <w:r>
        <w:fldChar w:fldCharType="begin"/>
      </w:r>
      <w:r>
        <w:instrText xml:space="preserve"> SEQ Figure \* ARABIC </w:instrText>
      </w:r>
      <w:r>
        <w:fldChar w:fldCharType="separate"/>
      </w:r>
      <w:r w:rsidR="00A45E2C">
        <w:rPr>
          <w:noProof/>
        </w:rPr>
        <w:t>1</w:t>
      </w:r>
      <w:r>
        <w:fldChar w:fldCharType="end"/>
      </w:r>
      <w:r>
        <w:t>: Agile Structure</w:t>
      </w:r>
    </w:p>
    <w:p w:rsidR="00467D39" w:rsidRDefault="00467D39" w:rsidP="00B76358">
      <w:pPr>
        <w:pStyle w:val="BodyText"/>
      </w:pPr>
      <w:r>
        <w:t>Examples of methodologies that incorporate agile are as followed</w:t>
      </w:r>
      <w:r w:rsidR="0020248F">
        <w:t>;</w:t>
      </w:r>
    </w:p>
    <w:p w:rsidR="00467D39" w:rsidRDefault="00467D39" w:rsidP="00B76358">
      <w:pPr>
        <w:pStyle w:val="BodyText"/>
        <w:numPr>
          <w:ilvl w:val="0"/>
          <w:numId w:val="2"/>
        </w:numPr>
      </w:pPr>
      <w:r>
        <w:t>Scrum</w:t>
      </w:r>
    </w:p>
    <w:p w:rsidR="00467D39" w:rsidRDefault="00467D39" w:rsidP="00B76358">
      <w:pPr>
        <w:pStyle w:val="BodyText"/>
        <w:numPr>
          <w:ilvl w:val="0"/>
          <w:numId w:val="2"/>
        </w:numPr>
      </w:pPr>
      <w:r>
        <w:t>Scrumban</w:t>
      </w:r>
    </w:p>
    <w:p w:rsidR="00467D39" w:rsidRDefault="00467D39" w:rsidP="00B76358">
      <w:pPr>
        <w:pStyle w:val="BodyText"/>
        <w:numPr>
          <w:ilvl w:val="0"/>
          <w:numId w:val="2"/>
        </w:numPr>
      </w:pPr>
      <w:r>
        <w:t>Extreme Programming</w:t>
      </w:r>
    </w:p>
    <w:p w:rsidR="00467D39" w:rsidRDefault="00467D39" w:rsidP="00B76358">
      <w:pPr>
        <w:pStyle w:val="BodyText"/>
        <w:numPr>
          <w:ilvl w:val="0"/>
          <w:numId w:val="2"/>
        </w:numPr>
      </w:pPr>
      <w:r>
        <w:t>Feature Driven Development</w:t>
      </w:r>
    </w:p>
    <w:p w:rsidR="00467D39" w:rsidRDefault="00467D39" w:rsidP="00B76358">
      <w:pPr>
        <w:pStyle w:val="BodyText"/>
        <w:numPr>
          <w:ilvl w:val="0"/>
          <w:numId w:val="2"/>
        </w:numPr>
      </w:pPr>
      <w:r>
        <w:t>DevOps</w:t>
      </w:r>
    </w:p>
    <w:p w:rsidR="00467D39" w:rsidRDefault="00467D39" w:rsidP="00B76358">
      <w:pPr>
        <w:pStyle w:val="BodyText"/>
        <w:numPr>
          <w:ilvl w:val="0"/>
          <w:numId w:val="2"/>
        </w:numPr>
      </w:pPr>
      <w:r>
        <w:t>Lean Software Development</w:t>
      </w:r>
    </w:p>
    <w:p w:rsidR="00467D39" w:rsidRDefault="00467D39" w:rsidP="00B76358">
      <w:pPr>
        <w:pStyle w:val="BodyText"/>
        <w:numPr>
          <w:ilvl w:val="0"/>
          <w:numId w:val="2"/>
        </w:numPr>
      </w:pPr>
      <w:r>
        <w:t>Crystal Methodologies</w:t>
      </w:r>
    </w:p>
    <w:p w:rsidR="00467D39" w:rsidRDefault="00467D39" w:rsidP="00B76358">
      <w:pPr>
        <w:pStyle w:val="BodyText"/>
        <w:numPr>
          <w:ilvl w:val="0"/>
          <w:numId w:val="2"/>
        </w:numPr>
      </w:pPr>
      <w:r>
        <w:t>Dynamic system development</w:t>
      </w:r>
    </w:p>
    <w:p w:rsidR="00FF49F8" w:rsidRDefault="00FF49F8" w:rsidP="00B76358">
      <w:pPr>
        <w:pStyle w:val="BodyText"/>
      </w:pPr>
    </w:p>
    <w:p w:rsidR="00B76358" w:rsidRPr="00CA5A55" w:rsidRDefault="009D109D" w:rsidP="00B76358">
      <w:pPr>
        <w:pStyle w:val="BodyText"/>
      </w:pPr>
      <w:r>
        <w:t xml:space="preserve">Application lifecycle management (ALM) tools are </w:t>
      </w:r>
      <w:r w:rsidR="00232492">
        <w:t xml:space="preserve">a necessary tool when using an agile development approach, ALM provides a detailed insight into current tasks being worked </w:t>
      </w:r>
      <w:r w:rsidR="00232492" w:rsidRPr="00F24DDA">
        <w:rPr>
          <w:noProof/>
        </w:rPr>
        <w:t>on</w:t>
      </w:r>
      <w:r w:rsidR="00232492">
        <w:t xml:space="preserve"> and the project backlog. Jira, Trello, Octane are examples of ALM </w:t>
      </w:r>
      <w:r w:rsidR="00631667">
        <w:lastRenderedPageBreak/>
        <w:t xml:space="preserve">tools, </w:t>
      </w:r>
      <w:r w:rsidR="00631667" w:rsidRPr="00F24DDA">
        <w:rPr>
          <w:noProof/>
        </w:rPr>
        <w:t>however</w:t>
      </w:r>
      <w:r w:rsidR="00F24DDA">
        <w:rPr>
          <w:noProof/>
        </w:rPr>
        <w:t>,</w:t>
      </w:r>
      <w:r w:rsidR="00631667">
        <w:t xml:space="preserve"> the “tools should be adaptable to your methodology and processes rather than the </w:t>
      </w:r>
    </w:p>
    <w:p w:rsidR="00232492" w:rsidRDefault="00631667" w:rsidP="00B76358">
      <w:pPr>
        <w:pStyle w:val="BodyText"/>
      </w:pPr>
      <w:r w:rsidRPr="004811EF">
        <w:rPr>
          <w:noProof/>
        </w:rPr>
        <w:t>o</w:t>
      </w:r>
      <w:r w:rsidR="00CA5A55" w:rsidRPr="004811EF">
        <w:rPr>
          <w:noProof/>
        </w:rPr>
        <w:t>ther</w:t>
      </w:r>
      <w:r w:rsidR="004811EF">
        <w:rPr>
          <w:noProof/>
        </w:rPr>
        <w:t xml:space="preserve"> </w:t>
      </w:r>
      <w:r w:rsidRPr="004811EF">
        <w:rPr>
          <w:noProof/>
        </w:rPr>
        <w:t>way</w:t>
      </w:r>
      <w:r>
        <w:t xml:space="preserve"> around”</w:t>
      </w:r>
      <w:r w:rsidR="00467D39">
        <w:fldChar w:fldCharType="begin"/>
      </w:r>
      <w:r w:rsidR="00467D39">
        <w:instrText>ADDIN RW.CITE{{doc:5c2cd11de4b0a5977d2eb511 SpiraTeam 2017}}</w:instrText>
      </w:r>
      <w:r w:rsidR="00467D39">
        <w:fldChar w:fldCharType="separate"/>
      </w:r>
      <w:r w:rsidR="00467D39" w:rsidRPr="00467D39">
        <w:t>(SpiraTeam, 2017)</w:t>
      </w:r>
      <w:r w:rsidR="00467D39">
        <w:fldChar w:fldCharType="end"/>
      </w:r>
      <w:r w:rsidR="00467D39">
        <w:t>.</w:t>
      </w:r>
      <w:r w:rsidR="00CD0824">
        <w:t xml:space="preserve"> This also allows development teams to create work breakdown </w:t>
      </w:r>
      <w:r w:rsidR="00A45E2C">
        <w:t xml:space="preserve">structures (Appendix A), this allows </w:t>
      </w:r>
      <w:r w:rsidR="009A0C09">
        <w:t xml:space="preserve">the </w:t>
      </w:r>
      <w:r w:rsidR="00A45E2C" w:rsidRPr="009A0C09">
        <w:rPr>
          <w:noProof/>
        </w:rPr>
        <w:t>team</w:t>
      </w:r>
      <w:r w:rsidR="00A45E2C">
        <w:t xml:space="preserve"> to estimate the amount of time they are going to need for a specific task. To </w:t>
      </w:r>
      <w:r w:rsidR="00A85E6A">
        <w:t xml:space="preserve">do </w:t>
      </w:r>
      <w:r w:rsidR="00A45E2C">
        <w:t>this you take a single task and break it down into separate elements.</w:t>
      </w:r>
      <w:r w:rsidR="00A85E6A">
        <w:t xml:space="preserve"> You then estimate how long each of the separate </w:t>
      </w:r>
      <w:r w:rsidR="00A85E6A" w:rsidRPr="009A0C09">
        <w:rPr>
          <w:noProof/>
        </w:rPr>
        <w:t>task</w:t>
      </w:r>
      <w:r w:rsidR="009A0C09">
        <w:rPr>
          <w:noProof/>
        </w:rPr>
        <w:t>s</w:t>
      </w:r>
      <w:r w:rsidR="00A85E6A">
        <w:t xml:space="preserve"> will take to </w:t>
      </w:r>
      <w:r w:rsidR="009A0C09">
        <w:t>make</w:t>
      </w:r>
      <w:r w:rsidR="00A85E6A">
        <w:t>.</w:t>
      </w:r>
    </w:p>
    <w:p w:rsidR="00874AEF" w:rsidRPr="001E736E" w:rsidRDefault="00874AEF" w:rsidP="00B76358">
      <w:pPr>
        <w:pStyle w:val="BodyText"/>
      </w:pPr>
    </w:p>
    <w:p w:rsidR="009F4248" w:rsidRPr="00FD4E27" w:rsidRDefault="00CA7B7F" w:rsidP="00B76358">
      <w:pPr>
        <w:pStyle w:val="BodyText"/>
        <w:rPr>
          <w:rStyle w:val="Strong"/>
        </w:rPr>
      </w:pPr>
      <w:r w:rsidRPr="00FD4E27">
        <w:rPr>
          <w:rStyle w:val="Strong"/>
        </w:rPr>
        <w:t xml:space="preserve">3.1 </w:t>
      </w:r>
      <w:r w:rsidR="009F4248" w:rsidRPr="00FD4E27">
        <w:rPr>
          <w:rStyle w:val="Strong"/>
        </w:rPr>
        <w:t>Scrum</w:t>
      </w:r>
    </w:p>
    <w:p w:rsidR="00FA6C0F" w:rsidRDefault="00F73348" w:rsidP="00B76358">
      <w:pPr>
        <w:pStyle w:val="BodyText"/>
        <w:rPr>
          <w:rStyle w:val="Strong"/>
          <w:b w:val="0"/>
          <w:bCs w:val="0"/>
        </w:rPr>
      </w:pPr>
      <w:r>
        <w:rPr>
          <w:rStyle w:val="Strong"/>
          <w:b w:val="0"/>
          <w:bCs w:val="0"/>
        </w:rPr>
        <w:t>Scrum is a methodology that uses a short iteration process called sprints, sprints can include all phases of the development process such as design</w:t>
      </w:r>
      <w:r w:rsidR="00FA6C0F">
        <w:rPr>
          <w:rStyle w:val="Strong"/>
          <w:b w:val="0"/>
          <w:bCs w:val="0"/>
        </w:rPr>
        <w:t xml:space="preserve">, testing, implementation, etc. </w:t>
      </w:r>
    </w:p>
    <w:p w:rsidR="00FA6C0F" w:rsidRDefault="00FA6C0F" w:rsidP="00B76358">
      <w:pPr>
        <w:pStyle w:val="BodyText"/>
        <w:rPr>
          <w:rStyle w:val="Strong"/>
          <w:b w:val="0"/>
          <w:bCs w:val="0"/>
        </w:rPr>
      </w:pPr>
    </w:p>
    <w:p w:rsidR="00DE3825" w:rsidRDefault="008F6AF4" w:rsidP="00B76358">
      <w:pPr>
        <w:pStyle w:val="BodyText"/>
        <w:rPr>
          <w:rStyle w:val="Strong"/>
          <w:b w:val="0"/>
          <w:bCs w:val="0"/>
        </w:rPr>
      </w:pPr>
      <w:r>
        <w:rPr>
          <w:rStyle w:val="Strong"/>
          <w:b w:val="0"/>
          <w:bCs w:val="0"/>
        </w:rPr>
        <w:t>The 12</w:t>
      </w:r>
      <w:r w:rsidRPr="00805708">
        <w:rPr>
          <w:rStyle w:val="Strong"/>
          <w:b w:val="0"/>
          <w:bCs w:val="0"/>
          <w:vertAlign w:val="superscript"/>
        </w:rPr>
        <w:t>th</w:t>
      </w:r>
      <w:r>
        <w:rPr>
          <w:rStyle w:val="Strong"/>
          <w:b w:val="0"/>
          <w:bCs w:val="0"/>
        </w:rPr>
        <w:t xml:space="preserve"> annual</w:t>
      </w:r>
      <w:r w:rsidR="00776D79">
        <w:rPr>
          <w:rStyle w:val="Strong"/>
          <w:b w:val="0"/>
          <w:bCs w:val="0"/>
        </w:rPr>
        <w:t xml:space="preserve"> state of agile report</w:t>
      </w:r>
      <w:r>
        <w:rPr>
          <w:rStyle w:val="Strong"/>
          <w:b w:val="0"/>
          <w:bCs w:val="0"/>
        </w:rPr>
        <w:t xml:space="preserve"> discover</w:t>
      </w:r>
      <w:r w:rsidR="00776D79">
        <w:rPr>
          <w:rStyle w:val="Strong"/>
          <w:b w:val="0"/>
          <w:bCs w:val="0"/>
        </w:rPr>
        <w:t>ed</w:t>
      </w:r>
      <w:r>
        <w:rPr>
          <w:rStyle w:val="Strong"/>
          <w:b w:val="0"/>
          <w:bCs w:val="0"/>
        </w:rPr>
        <w:t xml:space="preserve"> that 56% of respondents used the </w:t>
      </w:r>
      <w:r w:rsidR="003C34A5">
        <w:rPr>
          <w:rStyle w:val="Strong"/>
          <w:b w:val="0"/>
          <w:bCs w:val="0"/>
          <w:noProof/>
        </w:rPr>
        <w:t>S</w:t>
      </w:r>
      <w:r w:rsidRPr="003C34A5">
        <w:rPr>
          <w:rStyle w:val="Strong"/>
          <w:b w:val="0"/>
          <w:bCs w:val="0"/>
          <w:noProof/>
        </w:rPr>
        <w:t>crum</w:t>
      </w:r>
      <w:r>
        <w:rPr>
          <w:rStyle w:val="Strong"/>
          <w:b w:val="0"/>
          <w:bCs w:val="0"/>
        </w:rPr>
        <w:t xml:space="preserve"> methodology and 90% of respondents used a form of </w:t>
      </w:r>
      <w:r w:rsidR="00F24DDA">
        <w:rPr>
          <w:rStyle w:val="Strong"/>
          <w:b w:val="0"/>
          <w:bCs w:val="0"/>
        </w:rPr>
        <w:t xml:space="preserve">the </w:t>
      </w:r>
      <w:r w:rsidRPr="00F24DDA">
        <w:rPr>
          <w:rStyle w:val="Strong"/>
          <w:b w:val="0"/>
          <w:bCs w:val="0"/>
          <w:noProof/>
        </w:rPr>
        <w:t>daily</w:t>
      </w:r>
      <w:r>
        <w:rPr>
          <w:rStyle w:val="Strong"/>
          <w:b w:val="0"/>
          <w:bCs w:val="0"/>
        </w:rPr>
        <w:t xml:space="preserve"> </w:t>
      </w:r>
      <w:r w:rsidR="00F5010B">
        <w:rPr>
          <w:rStyle w:val="Strong"/>
          <w:b w:val="0"/>
          <w:bCs w:val="0"/>
        </w:rPr>
        <w:t>stand-up</w:t>
      </w:r>
      <w:r>
        <w:rPr>
          <w:rStyle w:val="Strong"/>
          <w:b w:val="0"/>
          <w:bCs w:val="0"/>
        </w:rPr>
        <w:t xml:space="preserve"> meeting from the scum methodology</w:t>
      </w:r>
      <w:r w:rsidR="00776D79">
        <w:rPr>
          <w:rStyle w:val="Strong"/>
          <w:b w:val="0"/>
          <w:bCs w:val="0"/>
        </w:rPr>
        <w:t xml:space="preserve"> </w:t>
      </w:r>
      <w:r w:rsidR="00776D79">
        <w:rPr>
          <w:rStyle w:val="Strong"/>
          <w:b w:val="0"/>
          <w:bCs w:val="0"/>
        </w:rPr>
        <w:fldChar w:fldCharType="begin"/>
      </w:r>
      <w:r w:rsidR="00B71EDE">
        <w:rPr>
          <w:rStyle w:val="Strong"/>
          <w:b w:val="0"/>
          <w:bCs w:val="0"/>
        </w:rPr>
        <w:instrText>ADDIN RW.CITE{{doc:5c2ca05ae4b08ce0b720ca81 [NoInformation] [No Information]}}</w:instrText>
      </w:r>
      <w:r w:rsidR="00776D79">
        <w:rPr>
          <w:rStyle w:val="Strong"/>
          <w:b w:val="0"/>
          <w:bCs w:val="0"/>
        </w:rPr>
        <w:fldChar w:fldCharType="separate"/>
      </w:r>
      <w:r w:rsidR="00B71EDE" w:rsidRPr="00B71EDE">
        <w:rPr>
          <w:rStyle w:val="Strong"/>
          <w:b w:val="0"/>
          <w:bCs w:val="0"/>
        </w:rPr>
        <w:t>(</w:t>
      </w:r>
      <w:r w:rsidR="00B71EDE" w:rsidRPr="00B71EDE">
        <w:rPr>
          <w:rStyle w:val="Strong"/>
          <w:b w:val="0"/>
          <w:bCs w:val="0"/>
          <w:i/>
        </w:rPr>
        <w:t>12th Annual State of Agile Report</w:t>
      </w:r>
      <w:r w:rsidR="00B71EDE" w:rsidRPr="00B71EDE">
        <w:rPr>
          <w:rStyle w:val="Strong"/>
          <w:b w:val="0"/>
          <w:bCs w:val="0"/>
        </w:rPr>
        <w:t>)</w:t>
      </w:r>
      <w:r w:rsidR="00776D79">
        <w:rPr>
          <w:rStyle w:val="Strong"/>
          <w:b w:val="0"/>
          <w:bCs w:val="0"/>
        </w:rPr>
        <w:fldChar w:fldCharType="end"/>
      </w:r>
      <w:r>
        <w:rPr>
          <w:rStyle w:val="Strong"/>
          <w:b w:val="0"/>
          <w:bCs w:val="0"/>
        </w:rPr>
        <w:t>.</w:t>
      </w:r>
      <w:r w:rsidR="00776D79">
        <w:rPr>
          <w:rStyle w:val="Strong"/>
          <w:b w:val="0"/>
          <w:bCs w:val="0"/>
        </w:rPr>
        <w:t xml:space="preserve"> Another report conducted by the scrum alliance </w:t>
      </w:r>
      <w:r w:rsidR="00776D79" w:rsidRPr="00FC6088">
        <w:rPr>
          <w:rStyle w:val="Strong"/>
          <w:b w:val="0"/>
          <w:bCs w:val="0"/>
          <w:noProof/>
        </w:rPr>
        <w:t>show</w:t>
      </w:r>
      <w:r w:rsidR="00FC6088">
        <w:rPr>
          <w:rStyle w:val="Strong"/>
          <w:b w:val="0"/>
          <w:bCs w:val="0"/>
          <w:noProof/>
        </w:rPr>
        <w:t>s</w:t>
      </w:r>
      <w:r w:rsidR="00776D79">
        <w:rPr>
          <w:rStyle w:val="Strong"/>
          <w:b w:val="0"/>
          <w:bCs w:val="0"/>
        </w:rPr>
        <w:t xml:space="preserve"> that 54% of respondents use scrum in combination with othe</w:t>
      </w:r>
      <w:r w:rsidR="00CA5A55">
        <w:rPr>
          <w:rStyle w:val="Strong"/>
          <w:b w:val="0"/>
          <w:bCs w:val="0"/>
        </w:rPr>
        <w:t xml:space="preserve">r practices, while 42% reported </w:t>
      </w:r>
      <w:r w:rsidR="00776D79">
        <w:rPr>
          <w:rStyle w:val="Strong"/>
          <w:b w:val="0"/>
          <w:bCs w:val="0"/>
        </w:rPr>
        <w:t xml:space="preserve">exclusive use of </w:t>
      </w:r>
      <w:r w:rsidR="003C34A5">
        <w:rPr>
          <w:rStyle w:val="Strong"/>
          <w:b w:val="0"/>
          <w:bCs w:val="0"/>
          <w:noProof/>
        </w:rPr>
        <w:t>S</w:t>
      </w:r>
      <w:r w:rsidR="00776D79" w:rsidRPr="003C34A5">
        <w:rPr>
          <w:rStyle w:val="Strong"/>
          <w:b w:val="0"/>
          <w:bCs w:val="0"/>
          <w:noProof/>
        </w:rPr>
        <w:t>crum</w:t>
      </w:r>
      <w:r w:rsidR="00776D79">
        <w:rPr>
          <w:rStyle w:val="Strong"/>
          <w:b w:val="0"/>
          <w:bCs w:val="0"/>
        </w:rPr>
        <w:t xml:space="preserve">. As well as this the </w:t>
      </w:r>
      <w:r w:rsidR="0020248F">
        <w:rPr>
          <w:rStyle w:val="Strong"/>
          <w:b w:val="0"/>
          <w:bCs w:val="0"/>
        </w:rPr>
        <w:t xml:space="preserve">report discusses the quality of </w:t>
      </w:r>
      <w:r w:rsidR="00776D79">
        <w:rPr>
          <w:rStyle w:val="Strong"/>
          <w:b w:val="0"/>
          <w:bCs w:val="0"/>
        </w:rPr>
        <w:t xml:space="preserve">life for the employees on the project, 87% of employees said it had improved work </w:t>
      </w:r>
    </w:p>
    <w:p w:rsidR="008F6AF4" w:rsidRDefault="00776D79" w:rsidP="00B76358">
      <w:pPr>
        <w:pStyle w:val="BodyText"/>
        <w:rPr>
          <w:rStyle w:val="Strong"/>
          <w:b w:val="0"/>
          <w:bCs w:val="0"/>
        </w:rPr>
      </w:pPr>
      <w:r>
        <w:rPr>
          <w:rStyle w:val="Strong"/>
          <w:b w:val="0"/>
          <w:bCs w:val="0"/>
        </w:rPr>
        <w:t xml:space="preserve">life over the project development process </w:t>
      </w:r>
      <w:r>
        <w:rPr>
          <w:rStyle w:val="Strong"/>
          <w:b w:val="0"/>
          <w:bCs w:val="0"/>
        </w:rPr>
        <w:fldChar w:fldCharType="begin"/>
      </w:r>
      <w:r>
        <w:rPr>
          <w:rStyle w:val="Strong"/>
          <w:b w:val="0"/>
          <w:bCs w:val="0"/>
        </w:rPr>
        <w:instrText>ADDIN RW.CITE{{doc:5c2ca6cce4b0ab0fed68e5ae ScrumAlliance 2015}}</w:instrText>
      </w:r>
      <w:r>
        <w:rPr>
          <w:rStyle w:val="Strong"/>
          <w:b w:val="0"/>
          <w:bCs w:val="0"/>
        </w:rPr>
        <w:fldChar w:fldCharType="separate"/>
      </w:r>
      <w:r w:rsidRPr="00776D79">
        <w:rPr>
          <w:rStyle w:val="Strong"/>
          <w:b w:val="0"/>
          <w:bCs w:val="0"/>
        </w:rPr>
        <w:t>(Scrum Alliance, 2015)</w:t>
      </w:r>
      <w:r>
        <w:rPr>
          <w:rStyle w:val="Strong"/>
          <w:b w:val="0"/>
          <w:bCs w:val="0"/>
        </w:rPr>
        <w:fldChar w:fldCharType="end"/>
      </w:r>
      <w:r>
        <w:rPr>
          <w:rStyle w:val="Strong"/>
          <w:b w:val="0"/>
          <w:bCs w:val="0"/>
        </w:rPr>
        <w:t xml:space="preserve">.  </w:t>
      </w:r>
    </w:p>
    <w:p w:rsidR="008F6AF4" w:rsidRDefault="008F6AF4" w:rsidP="00B76358">
      <w:pPr>
        <w:pStyle w:val="BodyText"/>
        <w:rPr>
          <w:rStyle w:val="Strong"/>
          <w:b w:val="0"/>
          <w:bCs w:val="0"/>
        </w:rPr>
      </w:pPr>
    </w:p>
    <w:p w:rsidR="00660AC0" w:rsidRDefault="00CA5A55" w:rsidP="00B76358">
      <w:pPr>
        <w:pStyle w:val="BodyText"/>
        <w:rPr>
          <w:rStyle w:val="Strong"/>
          <w:b w:val="0"/>
          <w:bCs w:val="0"/>
        </w:rPr>
      </w:pPr>
      <w:r>
        <w:rPr>
          <w:rStyle w:val="Strong"/>
          <w:b w:val="0"/>
          <w:bCs w:val="0"/>
        </w:rPr>
        <w:t xml:space="preserve"> </w:t>
      </w:r>
      <w:r w:rsidR="003B0F05">
        <w:rPr>
          <w:rStyle w:val="Strong"/>
          <w:b w:val="0"/>
          <w:bCs w:val="0"/>
        </w:rPr>
        <w:t xml:space="preserve">A Unique characteristic of scrum is </w:t>
      </w:r>
      <w:r w:rsidR="00F24DDA">
        <w:rPr>
          <w:rStyle w:val="Strong"/>
          <w:b w:val="0"/>
          <w:bCs w:val="0"/>
        </w:rPr>
        <w:t xml:space="preserve">a </w:t>
      </w:r>
      <w:r w:rsidR="00660AC0" w:rsidRPr="00F24DDA">
        <w:rPr>
          <w:rStyle w:val="Strong"/>
          <w:b w:val="0"/>
          <w:bCs w:val="0"/>
          <w:noProof/>
        </w:rPr>
        <w:t>daily</w:t>
      </w:r>
      <w:r w:rsidR="00660AC0">
        <w:rPr>
          <w:rStyle w:val="Strong"/>
          <w:b w:val="0"/>
          <w:bCs w:val="0"/>
        </w:rPr>
        <w:t xml:space="preserve"> </w:t>
      </w:r>
      <w:r w:rsidR="00F5010B">
        <w:rPr>
          <w:rStyle w:val="Strong"/>
          <w:b w:val="0"/>
          <w:bCs w:val="0"/>
        </w:rPr>
        <w:t>stand-up</w:t>
      </w:r>
      <w:r w:rsidR="00660AC0">
        <w:rPr>
          <w:rStyle w:val="Strong"/>
          <w:b w:val="0"/>
          <w:bCs w:val="0"/>
        </w:rPr>
        <w:t xml:space="preserve"> meeting or scrum meeting, the meeting is run by a scrum master and will ask three main </w:t>
      </w:r>
      <w:r w:rsidR="00660AC0" w:rsidRPr="003C34A5">
        <w:rPr>
          <w:rStyle w:val="Strong"/>
          <w:b w:val="0"/>
          <w:bCs w:val="0"/>
          <w:noProof/>
        </w:rPr>
        <w:t>question</w:t>
      </w:r>
      <w:r w:rsidR="003C34A5">
        <w:rPr>
          <w:rStyle w:val="Strong"/>
          <w:b w:val="0"/>
          <w:bCs w:val="0"/>
          <w:noProof/>
        </w:rPr>
        <w:t>s</w:t>
      </w:r>
      <w:r w:rsidR="00660AC0">
        <w:rPr>
          <w:rStyle w:val="Strong"/>
          <w:b w:val="0"/>
          <w:bCs w:val="0"/>
        </w:rPr>
        <w:t xml:space="preserve"> to the team members, What I did </w:t>
      </w:r>
      <w:r w:rsidR="007C7C1F">
        <w:rPr>
          <w:rStyle w:val="Strong"/>
          <w:b w:val="0"/>
          <w:bCs w:val="0"/>
        </w:rPr>
        <w:t>Yesterday?</w:t>
      </w:r>
      <w:r w:rsidR="00660AC0">
        <w:rPr>
          <w:rStyle w:val="Strong"/>
          <w:b w:val="0"/>
          <w:bCs w:val="0"/>
        </w:rPr>
        <w:t xml:space="preserve"> What I’ll do today? And What’s in my </w:t>
      </w:r>
      <w:r w:rsidR="007C7C1F">
        <w:rPr>
          <w:rStyle w:val="Strong"/>
          <w:b w:val="0"/>
          <w:bCs w:val="0"/>
        </w:rPr>
        <w:t>way?</w:t>
      </w:r>
      <w:r w:rsidR="00660AC0">
        <w:rPr>
          <w:rStyle w:val="Strong"/>
          <w:b w:val="0"/>
          <w:bCs w:val="0"/>
        </w:rPr>
        <w:t xml:space="preserve"> This </w:t>
      </w:r>
      <w:r w:rsidR="00660AC0" w:rsidRPr="003C34A5">
        <w:rPr>
          <w:rStyle w:val="Strong"/>
          <w:b w:val="0"/>
          <w:bCs w:val="0"/>
          <w:noProof/>
        </w:rPr>
        <w:t>give</w:t>
      </w:r>
      <w:r w:rsidR="003C34A5">
        <w:rPr>
          <w:rStyle w:val="Strong"/>
          <w:b w:val="0"/>
          <w:bCs w:val="0"/>
          <w:noProof/>
        </w:rPr>
        <w:t>s</w:t>
      </w:r>
      <w:r w:rsidR="00660AC0">
        <w:rPr>
          <w:rStyle w:val="Strong"/>
          <w:b w:val="0"/>
          <w:bCs w:val="0"/>
        </w:rPr>
        <w:t xml:space="preserve"> each member a chance to communicate with the entire team and evaluate the current progress of the sprint, </w:t>
      </w:r>
      <w:r w:rsidR="00AC0901">
        <w:rPr>
          <w:rStyle w:val="Strong"/>
          <w:b w:val="0"/>
          <w:bCs w:val="0"/>
        </w:rPr>
        <w:t>this allows for issues or problems to be discovered quickly and adjusted</w:t>
      </w:r>
      <w:r w:rsidR="00DE3825">
        <w:rPr>
          <w:rStyle w:val="Strong"/>
          <w:b w:val="0"/>
          <w:bCs w:val="0"/>
        </w:rPr>
        <w:t xml:space="preserve"> and gives the entire team all the data</w:t>
      </w:r>
      <w:r w:rsidR="00AC0901">
        <w:rPr>
          <w:rStyle w:val="Strong"/>
          <w:b w:val="0"/>
          <w:bCs w:val="0"/>
        </w:rPr>
        <w:t xml:space="preserve">. This can increase the productivity of the </w:t>
      </w:r>
      <w:r w:rsidR="00AC0901">
        <w:rPr>
          <w:rStyle w:val="Strong"/>
          <w:b w:val="0"/>
          <w:bCs w:val="0"/>
        </w:rPr>
        <w:t xml:space="preserve">team members as well as the quality of the work </w:t>
      </w:r>
      <w:r w:rsidR="00DE3825">
        <w:rPr>
          <w:rStyle w:val="Strong"/>
          <w:b w:val="0"/>
          <w:bCs w:val="0"/>
        </w:rPr>
        <w:t>as it reduces the chance of failed sprints</w:t>
      </w:r>
      <w:r w:rsidR="00AC0901">
        <w:rPr>
          <w:rStyle w:val="Strong"/>
          <w:b w:val="0"/>
          <w:bCs w:val="0"/>
        </w:rPr>
        <w:t>.</w:t>
      </w:r>
      <w:r w:rsidR="00660AC0">
        <w:rPr>
          <w:rStyle w:val="Strong"/>
          <w:b w:val="0"/>
          <w:bCs w:val="0"/>
        </w:rPr>
        <w:t xml:space="preserve"> </w:t>
      </w:r>
    </w:p>
    <w:p w:rsidR="00DE3825" w:rsidRDefault="00DE3825" w:rsidP="00B76358">
      <w:pPr>
        <w:pStyle w:val="BodyText"/>
        <w:rPr>
          <w:rStyle w:val="Strong"/>
          <w:b w:val="0"/>
          <w:bCs w:val="0"/>
        </w:rPr>
      </w:pPr>
    </w:p>
    <w:p w:rsidR="00CA5A55" w:rsidRDefault="00042367" w:rsidP="00CA5A55">
      <w:pPr>
        <w:pStyle w:val="BodyText"/>
      </w:pPr>
      <w:r>
        <w:rPr>
          <w:rStyle w:val="Strong"/>
          <w:b w:val="0"/>
          <w:bCs w:val="0"/>
        </w:rPr>
        <w:t xml:space="preserve">A </w:t>
      </w:r>
      <w:r w:rsidR="00F24DDA">
        <w:rPr>
          <w:rStyle w:val="Strong"/>
          <w:b w:val="0"/>
          <w:bCs w:val="0"/>
          <w:noProof/>
        </w:rPr>
        <w:t>S</w:t>
      </w:r>
      <w:r w:rsidRPr="00F24DDA">
        <w:rPr>
          <w:rStyle w:val="Strong"/>
          <w:b w:val="0"/>
          <w:bCs w:val="0"/>
          <w:noProof/>
        </w:rPr>
        <w:t>crum</w:t>
      </w:r>
      <w:r>
        <w:rPr>
          <w:rStyle w:val="Strong"/>
          <w:b w:val="0"/>
          <w:bCs w:val="0"/>
        </w:rPr>
        <w:t xml:space="preserve"> Master may </w:t>
      </w:r>
      <w:r w:rsidR="002E61E9">
        <w:rPr>
          <w:rStyle w:val="Strong"/>
          <w:b w:val="0"/>
          <w:bCs w:val="0"/>
        </w:rPr>
        <w:t xml:space="preserve">create a burndown chart to track the progress of a project, the chart is updated after every sprint. The burndown chart is an essential tool for an agile </w:t>
      </w:r>
      <w:r w:rsidR="002E61E9" w:rsidRPr="00F24DDA">
        <w:rPr>
          <w:rStyle w:val="Strong"/>
          <w:b w:val="0"/>
          <w:bCs w:val="0"/>
          <w:noProof/>
        </w:rPr>
        <w:t>man</w:t>
      </w:r>
      <w:r w:rsidR="00F24DDA">
        <w:rPr>
          <w:rStyle w:val="Strong"/>
          <w:b w:val="0"/>
          <w:bCs w:val="0"/>
          <w:noProof/>
        </w:rPr>
        <w:t>a</w:t>
      </w:r>
      <w:r w:rsidR="002E61E9" w:rsidRPr="00F24DDA">
        <w:rPr>
          <w:rStyle w:val="Strong"/>
          <w:b w:val="0"/>
          <w:bCs w:val="0"/>
          <w:noProof/>
        </w:rPr>
        <w:t>ged</w:t>
      </w:r>
      <w:r w:rsidR="002E61E9">
        <w:rPr>
          <w:rStyle w:val="Strong"/>
          <w:b w:val="0"/>
          <w:bCs w:val="0"/>
        </w:rPr>
        <w:t xml:space="preserve"> project and is a way for the team to visualize the progress level after each sprint.</w:t>
      </w:r>
      <w:r w:rsidR="002D4F24">
        <w:rPr>
          <w:rStyle w:val="Strong"/>
          <w:b w:val="0"/>
          <w:bCs w:val="0"/>
        </w:rPr>
        <w:t xml:space="preserve"> Figure </w:t>
      </w:r>
      <w:r w:rsidR="003267ED">
        <w:rPr>
          <w:rStyle w:val="Strong"/>
          <w:b w:val="0"/>
          <w:bCs w:val="0"/>
        </w:rPr>
        <w:t>1</w:t>
      </w:r>
      <w:r w:rsidR="002D4F24">
        <w:rPr>
          <w:rStyle w:val="Strong"/>
          <w:b w:val="0"/>
          <w:bCs w:val="0"/>
        </w:rPr>
        <w:t xml:space="preserve"> shows an example of a burndown chart, as the dev team completes more sprints the number of task or story points should decrease. It can clearly show spikes in tasks or a slowdown in work being completed each sprint.</w:t>
      </w:r>
      <w:r w:rsidR="00CA5A55" w:rsidRPr="00CA5A55">
        <w:rPr>
          <w:rStyle w:val="Strong"/>
          <w:b w:val="0"/>
          <w:bCs w:val="0"/>
          <w:noProof/>
        </w:rPr>
        <w:t xml:space="preserve"> </w:t>
      </w:r>
      <w:r w:rsidR="00CA5A55">
        <w:rPr>
          <w:rStyle w:val="Strong"/>
          <w:b w:val="0"/>
          <w:bCs w:val="0"/>
          <w:noProof/>
        </w:rPr>
        <w:drawing>
          <wp:inline distT="0" distB="0" distL="0" distR="0" wp14:anchorId="11786A6A" wp14:editId="5397271E">
            <wp:extent cx="2474976" cy="1505158"/>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44799" cy="1608436"/>
                    </a:xfrm>
                    <a:prstGeom prst="rect">
                      <a:avLst/>
                    </a:prstGeom>
                    <a:noFill/>
                    <a:ln>
                      <a:noFill/>
                    </a:ln>
                  </pic:spPr>
                </pic:pic>
              </a:graphicData>
            </a:graphic>
          </wp:inline>
        </w:drawing>
      </w:r>
      <w:r w:rsidR="002D4F24">
        <w:rPr>
          <w:rStyle w:val="Strong"/>
          <w:b w:val="0"/>
          <w:bCs w:val="0"/>
        </w:rPr>
        <w:t xml:space="preserve">  </w:t>
      </w:r>
    </w:p>
    <w:p w:rsidR="00FD4E27" w:rsidRDefault="002D4F24" w:rsidP="00CA5A55">
      <w:pPr>
        <w:pStyle w:val="Caption"/>
      </w:pPr>
      <w:r>
        <w:t xml:space="preserve">Figure </w:t>
      </w:r>
      <w:r w:rsidR="003545F6">
        <w:t>2</w:t>
      </w:r>
      <w:r>
        <w:t>: Burndown Chart</w:t>
      </w:r>
    </w:p>
    <w:p w:rsidR="00CA5A55" w:rsidRDefault="00CA5A55" w:rsidP="00CA5A55"/>
    <w:p w:rsidR="00B37BA0" w:rsidRDefault="0088506B" w:rsidP="00B76358">
      <w:pPr>
        <w:pStyle w:val="BodyText"/>
        <w:rPr>
          <w:rStyle w:val="Strong"/>
          <w:b w:val="0"/>
          <w:bCs w:val="0"/>
        </w:rPr>
      </w:pPr>
      <w:r>
        <w:rPr>
          <w:rStyle w:val="Strong"/>
          <w:b w:val="0"/>
          <w:bCs w:val="0"/>
        </w:rPr>
        <w:t xml:space="preserve">According to Schwaber and Sutherland, Scrum is comprised of three main roles which have different </w:t>
      </w:r>
    </w:p>
    <w:p w:rsidR="00B37BA0" w:rsidRPr="00B37BA0" w:rsidRDefault="0088506B" w:rsidP="00B37BA0">
      <w:pPr>
        <w:pStyle w:val="BodyText"/>
        <w:rPr>
          <w:rStyle w:val="Strong"/>
          <w:b w:val="0"/>
          <w:bCs w:val="0"/>
        </w:rPr>
      </w:pPr>
      <w:r>
        <w:rPr>
          <w:rStyle w:val="Strong"/>
          <w:b w:val="0"/>
          <w:bCs w:val="0"/>
        </w:rPr>
        <w:t xml:space="preserve">tasks and goals in the development process </w:t>
      </w:r>
      <w:r>
        <w:rPr>
          <w:rStyle w:val="Strong"/>
          <w:b w:val="0"/>
          <w:bCs w:val="0"/>
        </w:rPr>
        <w:fldChar w:fldCharType="begin"/>
      </w:r>
      <w:r>
        <w:rPr>
          <w:rStyle w:val="Strong"/>
          <w:b w:val="0"/>
          <w:bCs w:val="0"/>
        </w:rPr>
        <w:instrText>ADDIN RW.CITE{{doc:5c2cb27be4b0cfb2df393dad Schwaber,Ken 2017}}</w:instrText>
      </w:r>
      <w:r>
        <w:rPr>
          <w:rStyle w:val="Strong"/>
          <w:b w:val="0"/>
          <w:bCs w:val="0"/>
        </w:rPr>
        <w:fldChar w:fldCharType="separate"/>
      </w:r>
      <w:r w:rsidRPr="0088506B">
        <w:rPr>
          <w:rStyle w:val="Strong"/>
          <w:b w:val="0"/>
          <w:bCs w:val="0"/>
        </w:rPr>
        <w:t>(Schwaber and Sutherland, 2017)</w:t>
      </w:r>
      <w:r>
        <w:rPr>
          <w:rStyle w:val="Strong"/>
          <w:b w:val="0"/>
          <w:bCs w:val="0"/>
        </w:rPr>
        <w:fldChar w:fldCharType="end"/>
      </w:r>
      <w:r>
        <w:rPr>
          <w:rStyle w:val="Strong"/>
          <w:b w:val="0"/>
          <w:bCs w:val="0"/>
        </w:rPr>
        <w:t>.</w:t>
      </w:r>
      <w:r w:rsidR="00B37BA0">
        <w:rPr>
          <w:rStyle w:val="Strong"/>
          <w:b w:val="0"/>
          <w:bCs w:val="0"/>
        </w:rPr>
        <w:t xml:space="preserve"> Appendix C</w:t>
      </w:r>
      <w:r w:rsidR="00FA6715">
        <w:rPr>
          <w:rStyle w:val="Strong"/>
          <w:b w:val="0"/>
          <w:bCs w:val="0"/>
        </w:rPr>
        <w:t xml:space="preserve"> shows </w:t>
      </w:r>
      <w:r w:rsidR="002D4F24">
        <w:rPr>
          <w:rStyle w:val="Strong"/>
          <w:b w:val="0"/>
          <w:bCs w:val="0"/>
        </w:rPr>
        <w:t xml:space="preserve">these roles and </w:t>
      </w:r>
      <w:r w:rsidR="002208AF">
        <w:rPr>
          <w:rStyle w:val="Strong"/>
          <w:b w:val="0"/>
          <w:bCs w:val="0"/>
        </w:rPr>
        <w:t>their main responsibilities</w:t>
      </w:r>
    </w:p>
    <w:p w:rsidR="00B37BA0" w:rsidRDefault="00B37BA0" w:rsidP="00FD4E27">
      <w:pPr>
        <w:pStyle w:val="BodyText"/>
        <w:rPr>
          <w:rStyle w:val="Strong"/>
        </w:rPr>
      </w:pPr>
    </w:p>
    <w:p w:rsidR="009F4248" w:rsidRPr="00FD4E27" w:rsidRDefault="00CA7B7F" w:rsidP="00FD4E27">
      <w:pPr>
        <w:pStyle w:val="BodyText"/>
        <w:rPr>
          <w:rStyle w:val="Strong"/>
        </w:rPr>
      </w:pPr>
      <w:r w:rsidRPr="00FD4E27">
        <w:rPr>
          <w:rStyle w:val="Strong"/>
        </w:rPr>
        <w:t xml:space="preserve">3.2 </w:t>
      </w:r>
      <w:r w:rsidR="009F4248" w:rsidRPr="00FD4E27">
        <w:rPr>
          <w:rStyle w:val="Strong"/>
        </w:rPr>
        <w:t>Extreme Programming</w:t>
      </w:r>
      <w:r w:rsidR="00A64EDE" w:rsidRPr="00FD4E27">
        <w:rPr>
          <w:rStyle w:val="Strong"/>
        </w:rPr>
        <w:t xml:space="preserve"> (XP)</w:t>
      </w:r>
    </w:p>
    <w:p w:rsidR="0098068D" w:rsidRDefault="00A64EDE" w:rsidP="00B76358">
      <w:pPr>
        <w:pStyle w:val="BodyText"/>
      </w:pPr>
      <w:r>
        <w:t>XP is a highly flexible agile based methodology that is used in the software dev</w:t>
      </w:r>
      <w:r w:rsidR="00A450F1">
        <w:t xml:space="preserve">elopment industry, the basis of </w:t>
      </w:r>
      <w:r>
        <w:t>XP development code-writing, test, iterate. Like many agile metho</w:t>
      </w:r>
      <w:r w:rsidR="007E3117">
        <w:t>dologies XP “Is primarily designed for smaller teams”</w:t>
      </w:r>
      <w:r w:rsidR="007E3117">
        <w:fldChar w:fldCharType="begin"/>
      </w:r>
      <w:r w:rsidR="007E3117">
        <w:instrText>ADDIN RW.CITE{{doc:5c2e4d20e4b0ed46fe03ed19 Fojtik,Rostislav 2011}}</w:instrText>
      </w:r>
      <w:r w:rsidR="007E3117">
        <w:fldChar w:fldCharType="separate"/>
      </w:r>
      <w:r w:rsidR="007E3117" w:rsidRPr="007E3117">
        <w:t>(Fojtik, 2011)</w:t>
      </w:r>
      <w:r w:rsidR="007E3117">
        <w:fldChar w:fldCharType="end"/>
      </w:r>
      <w:r w:rsidR="007E3117">
        <w:t>. XP follows five core values</w:t>
      </w:r>
      <w:r w:rsidR="00F25147">
        <w:t>;</w:t>
      </w:r>
      <w:r w:rsidR="00CA5A55">
        <w:rPr>
          <w:noProof/>
        </w:rPr>
        <w:lastRenderedPageBreak/>
        <w:drawing>
          <wp:inline distT="0" distB="0" distL="0" distR="0" wp14:anchorId="153F7220" wp14:editId="3E09ED99">
            <wp:extent cx="2351314" cy="216446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40873" cy="2246910"/>
                    </a:xfrm>
                    <a:prstGeom prst="rect">
                      <a:avLst/>
                    </a:prstGeom>
                    <a:noFill/>
                    <a:ln>
                      <a:noFill/>
                    </a:ln>
                  </pic:spPr>
                </pic:pic>
              </a:graphicData>
            </a:graphic>
          </wp:inline>
        </w:drawing>
      </w:r>
    </w:p>
    <w:p w:rsidR="00F25147" w:rsidRPr="00E660C3" w:rsidRDefault="0098068D" w:rsidP="00E660C3">
      <w:pPr>
        <w:pStyle w:val="Caption"/>
        <w:rPr>
          <w:rStyle w:val="Strong"/>
          <w:b w:val="0"/>
          <w:bCs w:val="0"/>
        </w:rPr>
      </w:pPr>
      <w:r>
        <w:t xml:space="preserve">Figure </w:t>
      </w:r>
      <w:r w:rsidR="00B37BA0">
        <w:t>3</w:t>
      </w:r>
      <w:r>
        <w:t>: XP Model</w:t>
      </w:r>
    </w:p>
    <w:p w:rsidR="007E3117" w:rsidRPr="00FD4E27" w:rsidRDefault="007E3117" w:rsidP="00B76358">
      <w:pPr>
        <w:pStyle w:val="BodyText"/>
        <w:numPr>
          <w:ilvl w:val="0"/>
          <w:numId w:val="10"/>
        </w:numPr>
        <w:rPr>
          <w:rStyle w:val="Strong"/>
        </w:rPr>
      </w:pPr>
      <w:r w:rsidRPr="00FD4E27">
        <w:rPr>
          <w:rStyle w:val="Strong"/>
        </w:rPr>
        <w:t>Communication</w:t>
      </w:r>
    </w:p>
    <w:p w:rsidR="007E3117" w:rsidRDefault="007E3117" w:rsidP="00B76358">
      <w:pPr>
        <w:pStyle w:val="BodyText"/>
      </w:pPr>
      <w:r>
        <w:t xml:space="preserve">Poor communication is the reason behind many project failures, this can occur between developers and customers. XP uses a special role called a coach, the sole responsibility of a coach is to ensure good communication and detect any inconsistency in communication. </w:t>
      </w:r>
      <w:r w:rsidR="005D5FD1">
        <w:t>Communication</w:t>
      </w:r>
      <w:r>
        <w:t xml:space="preserve"> between developers is just as important as customers, XP uses an approach call pair programming in which two programmers </w:t>
      </w:r>
      <w:r w:rsidR="005D5FD1">
        <w:t>use a single computer to create the code together. The communication between the two must be high and consistent throughout development to avoid issues and bug.</w:t>
      </w:r>
    </w:p>
    <w:p w:rsidR="00FD4E27" w:rsidRDefault="00FD4E27" w:rsidP="00B76358">
      <w:pPr>
        <w:pStyle w:val="BodyText"/>
      </w:pPr>
    </w:p>
    <w:p w:rsidR="005D5FD1" w:rsidRPr="00FD4E27" w:rsidRDefault="00954E48" w:rsidP="00B76358">
      <w:pPr>
        <w:pStyle w:val="BodyText"/>
        <w:numPr>
          <w:ilvl w:val="0"/>
          <w:numId w:val="10"/>
        </w:numPr>
        <w:rPr>
          <w:rStyle w:val="Strong"/>
        </w:rPr>
      </w:pPr>
      <w:r w:rsidRPr="00D80CA5">
        <w:t xml:space="preserve"> </w:t>
      </w:r>
      <w:r w:rsidR="007E3117" w:rsidRPr="00FD4E27">
        <w:rPr>
          <w:rStyle w:val="Strong"/>
        </w:rPr>
        <w:t>Simplicity</w:t>
      </w:r>
    </w:p>
    <w:p w:rsidR="00A450F1" w:rsidRDefault="005D5FD1" w:rsidP="00B76358">
      <w:pPr>
        <w:pStyle w:val="BodyText"/>
      </w:pPr>
      <w:r>
        <w:t xml:space="preserve">XP </w:t>
      </w:r>
      <w:r w:rsidR="004B7512">
        <w:t>at</w:t>
      </w:r>
      <w:r w:rsidR="007E3117">
        <w:t xml:space="preserve"> </w:t>
      </w:r>
      <w:r w:rsidR="002E01B8">
        <w:t>tries to make the development process as simple as possible by only focusing on the most important aspect of the project</w:t>
      </w:r>
      <w:r w:rsidR="003E46FB">
        <w:t>, and not worrying about future addition/mechanics. “we should not create a more robust architecture than necessary for the moment”</w:t>
      </w:r>
      <w:r w:rsidR="003E46FB" w:rsidRPr="003E46FB">
        <w:t xml:space="preserve"> </w:t>
      </w:r>
      <w:r w:rsidR="003E46FB">
        <w:fldChar w:fldCharType="begin"/>
      </w:r>
      <w:r w:rsidR="003E46FB">
        <w:instrText>ADDIN RW.CITE{{doc:5c2e4d20e4b0ed46fe03ed19 Fojtik,Rostislav 2011}}</w:instrText>
      </w:r>
      <w:r w:rsidR="003E46FB">
        <w:fldChar w:fldCharType="separate"/>
      </w:r>
      <w:r w:rsidR="003E46FB" w:rsidRPr="007E3117">
        <w:t>(Fojtik, 2011)</w:t>
      </w:r>
      <w:r w:rsidR="003E46FB">
        <w:fldChar w:fldCharType="end"/>
      </w:r>
      <w:r w:rsidR="003E46FB">
        <w:t xml:space="preserve">. It gives pair programmers the time to get the core functionality perfect before adding </w:t>
      </w:r>
      <w:r w:rsidR="00A450F1">
        <w:t xml:space="preserve">additional features </w:t>
      </w:r>
      <w:r w:rsidR="003E46FB">
        <w:t>to it.</w:t>
      </w:r>
    </w:p>
    <w:p w:rsidR="00B37BA0" w:rsidRDefault="00B37BA0" w:rsidP="00B37BA0">
      <w:pPr>
        <w:pStyle w:val="BodyText"/>
        <w:ind w:left="720"/>
        <w:rPr>
          <w:rStyle w:val="Strong"/>
        </w:rPr>
      </w:pPr>
    </w:p>
    <w:p w:rsidR="00B37BA0" w:rsidRDefault="00B37BA0" w:rsidP="00B37BA0">
      <w:pPr>
        <w:pStyle w:val="BodyText"/>
        <w:ind w:left="720"/>
        <w:rPr>
          <w:rStyle w:val="Strong"/>
        </w:rPr>
      </w:pPr>
    </w:p>
    <w:p w:rsidR="007E3117" w:rsidRPr="00FD4E27" w:rsidRDefault="007E3117" w:rsidP="00B76358">
      <w:pPr>
        <w:pStyle w:val="BodyText"/>
        <w:numPr>
          <w:ilvl w:val="0"/>
          <w:numId w:val="10"/>
        </w:numPr>
        <w:rPr>
          <w:rStyle w:val="Strong"/>
        </w:rPr>
      </w:pPr>
      <w:r w:rsidRPr="00FD4E27">
        <w:rPr>
          <w:rStyle w:val="Strong"/>
        </w:rPr>
        <w:t>Feedback</w:t>
      </w:r>
    </w:p>
    <w:p w:rsidR="002D4F24" w:rsidRDefault="00C804EF" w:rsidP="00FD4E27">
      <w:pPr>
        <w:pStyle w:val="BodyText"/>
        <w:rPr>
          <w:lang w:eastAsia="en-GB"/>
        </w:rPr>
      </w:pPr>
      <w:r>
        <w:t xml:space="preserve">Constant feedback for any development project is important however XP requires feedback at every development stage, this is to ensure that the project </w:t>
      </w:r>
      <w:r>
        <w:t>is exactly what the customer wants.</w:t>
      </w:r>
      <w:r w:rsidR="00000670">
        <w:t xml:space="preserve"> </w:t>
      </w:r>
      <w:r w:rsidR="006651D7">
        <w:t>A study that evaluated XP development of specific software explore how feedback aided the development of software for disabled users “t</w:t>
      </w:r>
      <w:r w:rsidR="006651D7" w:rsidRPr="006651D7">
        <w:rPr>
          <w:lang w:eastAsia="en-GB"/>
        </w:rPr>
        <w:t xml:space="preserve">he main reason was the need of the developers to </w:t>
      </w:r>
    </w:p>
    <w:p w:rsidR="007E3117" w:rsidRDefault="006651D7" w:rsidP="00FD4E27">
      <w:pPr>
        <w:pStyle w:val="BodyText"/>
        <w:rPr>
          <w:lang w:eastAsia="en-GB"/>
        </w:rPr>
      </w:pPr>
      <w:r w:rsidRPr="006651D7">
        <w:rPr>
          <w:lang w:eastAsia="en-GB"/>
        </w:rPr>
        <w:t>become familiar with possibilities of users with specific disorders</w:t>
      </w:r>
      <w:r w:rsidRPr="006651D7">
        <w:t xml:space="preserve">” </w:t>
      </w:r>
      <w:r>
        <w:fldChar w:fldCharType="begin"/>
      </w:r>
      <w:r>
        <w:instrText>ADDIN RW.CITE{{doc:5c2e4d20e4b0ed46fe03ed19 Fojtik,Rostislav 2011}}</w:instrText>
      </w:r>
      <w:r>
        <w:fldChar w:fldCharType="separate"/>
      </w:r>
      <w:r w:rsidRPr="007E3117">
        <w:t>(Fojtik, 2011)</w:t>
      </w:r>
      <w:r>
        <w:fldChar w:fldCharType="end"/>
      </w:r>
      <w:r>
        <w:t>.</w:t>
      </w:r>
    </w:p>
    <w:p w:rsidR="0098068D" w:rsidRDefault="0098068D" w:rsidP="00B76358">
      <w:pPr>
        <w:pStyle w:val="BodyText"/>
      </w:pPr>
    </w:p>
    <w:p w:rsidR="007E3117" w:rsidRPr="00FD4E27" w:rsidRDefault="007E3117" w:rsidP="00B76358">
      <w:pPr>
        <w:pStyle w:val="BodyText"/>
        <w:numPr>
          <w:ilvl w:val="0"/>
          <w:numId w:val="10"/>
        </w:numPr>
        <w:rPr>
          <w:rStyle w:val="Strong"/>
        </w:rPr>
      </w:pPr>
      <w:r w:rsidRPr="00FD4E27">
        <w:rPr>
          <w:rStyle w:val="Strong"/>
        </w:rPr>
        <w:t>Courage</w:t>
      </w:r>
    </w:p>
    <w:p w:rsidR="007E3117" w:rsidRDefault="006651D7" w:rsidP="00B76358">
      <w:pPr>
        <w:pStyle w:val="BodyText"/>
      </w:pPr>
      <w:r>
        <w:t xml:space="preserve">Above all </w:t>
      </w:r>
      <w:r w:rsidRPr="001C2435">
        <w:rPr>
          <w:noProof/>
        </w:rPr>
        <w:t>else</w:t>
      </w:r>
      <w:r w:rsidR="001C2435">
        <w:rPr>
          <w:noProof/>
        </w:rPr>
        <w:t>,</w:t>
      </w:r>
      <w:r>
        <w:t xml:space="preserve"> </w:t>
      </w:r>
      <w:r w:rsidR="001C2435">
        <w:t xml:space="preserve">the </w:t>
      </w:r>
      <w:r w:rsidRPr="001C2435">
        <w:rPr>
          <w:noProof/>
        </w:rPr>
        <w:t>developer</w:t>
      </w:r>
      <w:r>
        <w:t xml:space="preserve"> must have the courage to re-write, remove and change </w:t>
      </w:r>
      <w:r w:rsidR="001C2435">
        <w:t xml:space="preserve">the </w:t>
      </w:r>
      <w:r w:rsidRPr="001C2435">
        <w:rPr>
          <w:noProof/>
        </w:rPr>
        <w:t>code</w:t>
      </w:r>
      <w:r>
        <w:t xml:space="preserve"> to ensure as many errors are removed, and the program is running as efficiently as possible.</w:t>
      </w:r>
    </w:p>
    <w:p w:rsidR="00491A72" w:rsidRPr="00FD4E27" w:rsidRDefault="007E3117" w:rsidP="00B76358">
      <w:pPr>
        <w:pStyle w:val="BodyText"/>
        <w:numPr>
          <w:ilvl w:val="0"/>
          <w:numId w:val="10"/>
        </w:numPr>
        <w:rPr>
          <w:rStyle w:val="Strong"/>
        </w:rPr>
      </w:pPr>
      <w:r w:rsidRPr="00FD4E27">
        <w:rPr>
          <w:rStyle w:val="Strong"/>
        </w:rPr>
        <w:t>Respect</w:t>
      </w:r>
      <w:r w:rsidR="00A64EDE" w:rsidRPr="00FD4E27">
        <w:rPr>
          <w:rStyle w:val="Strong"/>
        </w:rPr>
        <w:t xml:space="preserve">  </w:t>
      </w:r>
    </w:p>
    <w:p w:rsidR="00DD51B8" w:rsidRDefault="008C6777" w:rsidP="00B76358">
      <w:pPr>
        <w:pStyle w:val="BodyText"/>
      </w:pPr>
      <w:r>
        <w:t>Development teams work closely together during projects, XP values connection between employees that emphasises and improves communication.</w:t>
      </w:r>
    </w:p>
    <w:p w:rsidR="00972831" w:rsidRDefault="00972831" w:rsidP="00B76358">
      <w:pPr>
        <w:pStyle w:val="BodyText"/>
      </w:pPr>
    </w:p>
    <w:p w:rsidR="00830A35" w:rsidRDefault="00972831" w:rsidP="00B76358">
      <w:pPr>
        <w:pStyle w:val="BodyText"/>
      </w:pPr>
      <w:r>
        <w:t xml:space="preserve">These five core values combine into a </w:t>
      </w:r>
      <w:r w:rsidR="008866E6">
        <w:t xml:space="preserve">simple methodology that incorporates fast and efficient code generation that incorporates high levels of communication and interaction between employees and users </w:t>
      </w:r>
      <w:r w:rsidR="008866E6">
        <w:fldChar w:fldCharType="begin"/>
      </w:r>
      <w:r w:rsidR="008866E6">
        <w:instrText>ADDIN RW.CITE{{doc:5c2f5feae4b033975e0d0e3e English,A 2002}}</w:instrText>
      </w:r>
      <w:r w:rsidR="008866E6">
        <w:fldChar w:fldCharType="separate"/>
      </w:r>
      <w:r w:rsidR="008866E6" w:rsidRPr="008866E6">
        <w:t>(English, 2002)</w:t>
      </w:r>
      <w:r w:rsidR="008866E6">
        <w:fldChar w:fldCharType="end"/>
      </w:r>
      <w:r w:rsidR="00661E42">
        <w:t>.</w:t>
      </w:r>
    </w:p>
    <w:p w:rsidR="00BF1BF7" w:rsidRPr="0098068D" w:rsidRDefault="00BF1BF7" w:rsidP="00B76358">
      <w:pPr>
        <w:pStyle w:val="BodyText"/>
      </w:pPr>
    </w:p>
    <w:p w:rsidR="009F4248" w:rsidRPr="00FD4E27" w:rsidRDefault="00CA7B7F" w:rsidP="00B76358">
      <w:pPr>
        <w:pStyle w:val="BodyText"/>
        <w:rPr>
          <w:rStyle w:val="Strong"/>
        </w:rPr>
      </w:pPr>
      <w:r w:rsidRPr="00FD4E27">
        <w:rPr>
          <w:rStyle w:val="Strong"/>
        </w:rPr>
        <w:t xml:space="preserve">3.3 </w:t>
      </w:r>
      <w:r w:rsidR="00042367" w:rsidRPr="00FD4E27">
        <w:rPr>
          <w:rStyle w:val="Strong"/>
        </w:rPr>
        <w:t>Kanban</w:t>
      </w:r>
    </w:p>
    <w:p w:rsidR="00D276F6" w:rsidRDefault="00A04CB8" w:rsidP="00B76358">
      <w:pPr>
        <w:pStyle w:val="BodyText"/>
      </w:pPr>
      <w:r>
        <w:t xml:space="preserve">Kanban is a methodology that focuses on continuous delivery </w:t>
      </w:r>
      <w:r w:rsidR="001315C9">
        <w:t xml:space="preserve">of data, whilst optimizing </w:t>
      </w:r>
      <w:r w:rsidR="001315C9" w:rsidRPr="008E66B9">
        <w:rPr>
          <w:noProof/>
        </w:rPr>
        <w:t>workload</w:t>
      </w:r>
      <w:r w:rsidR="001315C9">
        <w:t xml:space="preserve"> for the development team so they’re not overworked. </w:t>
      </w:r>
      <w:r w:rsidR="00D276F6">
        <w:t>The principles of Kanban are as followed</w:t>
      </w:r>
    </w:p>
    <w:p w:rsidR="00D276F6" w:rsidRDefault="00D276F6" w:rsidP="00B76358">
      <w:pPr>
        <w:pStyle w:val="BodyText"/>
      </w:pPr>
    </w:p>
    <w:p w:rsidR="00D276F6" w:rsidRPr="00FD4E27" w:rsidRDefault="00D276F6" w:rsidP="00B76358">
      <w:pPr>
        <w:pStyle w:val="BodyText"/>
        <w:numPr>
          <w:ilvl w:val="0"/>
          <w:numId w:val="11"/>
        </w:numPr>
        <w:rPr>
          <w:rStyle w:val="Strong"/>
        </w:rPr>
      </w:pPr>
      <w:r w:rsidRPr="00FD4E27">
        <w:rPr>
          <w:rStyle w:val="Strong"/>
        </w:rPr>
        <w:t>Visual Workflow</w:t>
      </w:r>
    </w:p>
    <w:p w:rsidR="00C15D75" w:rsidRDefault="00A80E91" w:rsidP="00B76358">
      <w:pPr>
        <w:pStyle w:val="BodyText"/>
      </w:pPr>
      <w:r>
        <w:t xml:space="preserve">The Kanban system uses boards to visualize the current workflow of a project, these can be virtual or physical using sticky notes. In a virtual </w:t>
      </w:r>
      <w:r w:rsidRPr="00CA5A55">
        <w:rPr>
          <w:noProof/>
        </w:rPr>
        <w:t>board</w:t>
      </w:r>
      <w:r w:rsidR="00CA5A55">
        <w:rPr>
          <w:noProof/>
        </w:rPr>
        <w:t>,</w:t>
      </w:r>
      <w:r>
        <w:t xml:space="preserve"> cards would be added to the board that represents a task, the task would move depending on the current state (Plan, </w:t>
      </w:r>
      <w:r w:rsidR="008062A4">
        <w:t>in</w:t>
      </w:r>
      <w:r>
        <w:t xml:space="preserve"> progress, validate, Completed). </w:t>
      </w:r>
      <w:r w:rsidR="008062A4">
        <w:t xml:space="preserve">This allows the dev team to self-organise themselves and allows the team to observe current progress </w:t>
      </w:r>
      <w:r w:rsidR="008062A4">
        <w:fldChar w:fldCharType="begin"/>
      </w:r>
      <w:r w:rsidR="00B71EDE">
        <w:instrText>ADDIN RW.CITE{{doc:5c2f8bade4b081a389116dc7 Ikonen,M 2011}}</w:instrText>
      </w:r>
      <w:r w:rsidR="008062A4">
        <w:fldChar w:fldCharType="separate"/>
      </w:r>
      <w:r w:rsidR="00B71EDE" w:rsidRPr="00B71EDE">
        <w:t>(Ikonen</w:t>
      </w:r>
      <w:r w:rsidR="00B71EDE" w:rsidRPr="00B71EDE">
        <w:rPr>
          <w:i/>
        </w:rPr>
        <w:t xml:space="preserve"> et al.,</w:t>
      </w:r>
      <w:r w:rsidR="00B71EDE" w:rsidRPr="00B71EDE">
        <w:t xml:space="preserve"> 2011)</w:t>
      </w:r>
      <w:r w:rsidR="008062A4">
        <w:fldChar w:fldCharType="end"/>
      </w:r>
      <w:r w:rsidR="008062A4">
        <w:t>.</w:t>
      </w:r>
      <w:r>
        <w:t xml:space="preserve"> </w:t>
      </w:r>
    </w:p>
    <w:p w:rsidR="00131CBD" w:rsidRDefault="00131CBD" w:rsidP="00B76358">
      <w:pPr>
        <w:pStyle w:val="BodyText"/>
      </w:pPr>
    </w:p>
    <w:p w:rsidR="00D276F6" w:rsidRPr="00F15ADE" w:rsidRDefault="00D276F6" w:rsidP="00B76358">
      <w:pPr>
        <w:pStyle w:val="BodyText"/>
        <w:numPr>
          <w:ilvl w:val="0"/>
          <w:numId w:val="11"/>
        </w:numPr>
        <w:rPr>
          <w:rStyle w:val="Strong"/>
        </w:rPr>
      </w:pPr>
      <w:r w:rsidRPr="00F15ADE">
        <w:rPr>
          <w:rStyle w:val="Strong"/>
        </w:rPr>
        <w:lastRenderedPageBreak/>
        <w:t>Limit work in progress (WIP)</w:t>
      </w:r>
    </w:p>
    <w:p w:rsidR="00C06DEF" w:rsidRPr="00C06DEF" w:rsidRDefault="00946669" w:rsidP="00B76358">
      <w:pPr>
        <w:pStyle w:val="BodyText"/>
      </w:pPr>
      <w:r>
        <w:t xml:space="preserve">WIP is used to manage and limit the amount of work that employees can work on, this </w:t>
      </w:r>
      <w:r w:rsidRPr="00CA5A55">
        <w:rPr>
          <w:noProof/>
        </w:rPr>
        <w:t>allow</w:t>
      </w:r>
      <w:r w:rsidR="00CA5A55">
        <w:rPr>
          <w:noProof/>
        </w:rPr>
        <w:t>s</w:t>
      </w:r>
      <w:r>
        <w:t xml:space="preserve"> the dev team to focus on the most important task </w:t>
      </w:r>
      <w:r>
        <w:fldChar w:fldCharType="begin"/>
      </w:r>
      <w:r>
        <w:instrText>ADDIN RW.CITE{{doc:5c2f8d22e4b0ea416f869683 Power,K. 2015}}</w:instrText>
      </w:r>
      <w:r>
        <w:fldChar w:fldCharType="separate"/>
      </w:r>
      <w:r w:rsidR="00B71EDE" w:rsidRPr="00B71EDE">
        <w:rPr>
          <w:sz w:val="22"/>
        </w:rPr>
        <w:t xml:space="preserve">(Power and Conboy, 16 </w:t>
      </w:r>
      <w:r w:rsidR="00B71EDE" w:rsidRPr="009A0C09">
        <w:rPr>
          <w:noProof/>
          <w:sz w:val="22"/>
        </w:rPr>
        <w:t>May,</w:t>
      </w:r>
      <w:r w:rsidR="00B71EDE" w:rsidRPr="00B71EDE">
        <w:rPr>
          <w:sz w:val="22"/>
        </w:rPr>
        <w:t xml:space="preserve"> 2015)</w:t>
      </w:r>
      <w:r>
        <w:fldChar w:fldCharType="end"/>
      </w:r>
      <w:r>
        <w:t>. This attempts to manage the workflow and increase the quality of the most important features without having to worry about other tasks.</w:t>
      </w:r>
    </w:p>
    <w:p w:rsidR="00D276F6" w:rsidRDefault="00D276F6" w:rsidP="00B76358">
      <w:pPr>
        <w:pStyle w:val="BodyText"/>
      </w:pPr>
    </w:p>
    <w:p w:rsidR="00946669" w:rsidRPr="00FD4E27" w:rsidRDefault="00D276F6" w:rsidP="00B76358">
      <w:pPr>
        <w:pStyle w:val="BodyText"/>
        <w:numPr>
          <w:ilvl w:val="0"/>
          <w:numId w:val="11"/>
        </w:numPr>
        <w:rPr>
          <w:rStyle w:val="Strong"/>
        </w:rPr>
      </w:pPr>
      <w:r w:rsidRPr="00FD4E27">
        <w:rPr>
          <w:rStyle w:val="Strong"/>
        </w:rPr>
        <w:t xml:space="preserve">Clear and explicit policies </w:t>
      </w:r>
    </w:p>
    <w:p w:rsidR="001315C9" w:rsidRDefault="00946669" w:rsidP="00B76358">
      <w:pPr>
        <w:pStyle w:val="BodyText"/>
      </w:pPr>
      <w:r>
        <w:t xml:space="preserve">Knowing when a task is complete or </w:t>
      </w:r>
      <w:r w:rsidR="00C47419">
        <w:t xml:space="preserve">is </w:t>
      </w:r>
      <w:r>
        <w:t>ready to move to the next step of development is necessary for the dev team to know and understand.</w:t>
      </w:r>
      <w:r w:rsidR="00C47419">
        <w:t xml:space="preserve"> It allows for accurate planning for </w:t>
      </w:r>
      <w:r w:rsidR="00CA5A55">
        <w:t xml:space="preserve">the </w:t>
      </w:r>
      <w:r w:rsidR="00C47419" w:rsidRPr="00CA5A55">
        <w:rPr>
          <w:noProof/>
        </w:rPr>
        <w:t>time</w:t>
      </w:r>
      <w:r w:rsidR="00C47419">
        <w:t xml:space="preserve"> required on the task </w:t>
      </w:r>
      <w:r w:rsidR="00C06DEF">
        <w:t xml:space="preserve">and </w:t>
      </w:r>
      <w:r w:rsidR="00C06DEF" w:rsidRPr="00CA5A55">
        <w:rPr>
          <w:noProof/>
        </w:rPr>
        <w:t>give</w:t>
      </w:r>
      <w:r w:rsidR="00CA5A55">
        <w:rPr>
          <w:noProof/>
        </w:rPr>
        <w:t>s</w:t>
      </w:r>
      <w:r w:rsidR="00C06DEF">
        <w:t xml:space="preserve"> a clear criterion to be completed.</w:t>
      </w:r>
    </w:p>
    <w:p w:rsidR="00C06DEF" w:rsidRDefault="00C06DEF" w:rsidP="00B76358">
      <w:pPr>
        <w:pStyle w:val="BodyText"/>
      </w:pPr>
    </w:p>
    <w:p w:rsidR="00EA3DF2" w:rsidRDefault="001315C9" w:rsidP="00B76358">
      <w:pPr>
        <w:pStyle w:val="BodyText"/>
      </w:pPr>
      <w:r>
        <w:rPr>
          <w:noProof/>
        </w:rPr>
        <w:drawing>
          <wp:inline distT="0" distB="0" distL="0" distR="0">
            <wp:extent cx="3195319" cy="175260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12125"/>
                    <a:stretch/>
                  </pic:blipFill>
                  <pic:spPr bwMode="auto">
                    <a:xfrm>
                      <a:off x="0" y="0"/>
                      <a:ext cx="3288134" cy="1803508"/>
                    </a:xfrm>
                    <a:prstGeom prst="rect">
                      <a:avLst/>
                    </a:prstGeom>
                    <a:noFill/>
                    <a:ln>
                      <a:noFill/>
                    </a:ln>
                    <a:extLst>
                      <a:ext uri="{53640926-AAD7-44D8-BBD7-CCE9431645EC}">
                        <a14:shadowObscured xmlns:a14="http://schemas.microsoft.com/office/drawing/2010/main"/>
                      </a:ext>
                    </a:extLst>
                  </pic:spPr>
                </pic:pic>
              </a:graphicData>
            </a:graphic>
          </wp:inline>
        </w:drawing>
      </w:r>
    </w:p>
    <w:p w:rsidR="00E660C3" w:rsidRPr="00FF49F8" w:rsidRDefault="00EA3DF2" w:rsidP="00FF49F8">
      <w:pPr>
        <w:pStyle w:val="Caption"/>
      </w:pPr>
      <w:r>
        <w:t xml:space="preserve">Figure </w:t>
      </w:r>
      <w:r w:rsidR="00B37BA0">
        <w:t>4</w:t>
      </w:r>
      <w:r w:rsidR="004D7D9C">
        <w:t>: Kanban board to visualize tasks.</w:t>
      </w:r>
    </w:p>
    <w:p w:rsidR="00FF49F8" w:rsidRPr="00252739" w:rsidRDefault="00FF49F8" w:rsidP="00FF49F8">
      <w:pPr>
        <w:pStyle w:val="BodyText"/>
      </w:pPr>
      <w:r>
        <w:t xml:space="preserve">In my own </w:t>
      </w:r>
      <w:r w:rsidRPr="009A0C09">
        <w:rPr>
          <w:noProof/>
        </w:rPr>
        <w:t>experience</w:t>
      </w:r>
      <w:r w:rsidR="009A0C09">
        <w:rPr>
          <w:noProof/>
        </w:rPr>
        <w:t>,</w:t>
      </w:r>
      <w:r>
        <w:t xml:space="preserve"> I have used agile scrum when developing </w:t>
      </w:r>
      <w:r w:rsidRPr="009A0C09">
        <w:rPr>
          <w:noProof/>
        </w:rPr>
        <w:t>project</w:t>
      </w:r>
      <w:r w:rsidR="009A0C09" w:rsidRPr="009A0C09">
        <w:rPr>
          <w:noProof/>
        </w:rPr>
        <w:t>s</w:t>
      </w:r>
      <w:r>
        <w:t xml:space="preserve">, whilst using tools like Jira to set and manage </w:t>
      </w:r>
      <w:r w:rsidRPr="009A0C09">
        <w:rPr>
          <w:noProof/>
        </w:rPr>
        <w:t>workflow</w:t>
      </w:r>
      <w:r>
        <w:t xml:space="preserve">. This has allowed for a flexible development process with </w:t>
      </w:r>
      <w:r w:rsidR="009A0C09">
        <w:t xml:space="preserve">an </w:t>
      </w:r>
      <w:r w:rsidRPr="009A0C09">
        <w:rPr>
          <w:noProof/>
        </w:rPr>
        <w:t>emphasis</w:t>
      </w:r>
      <w:r>
        <w:t xml:space="preserve"> on communication between the team members.</w:t>
      </w:r>
    </w:p>
    <w:p w:rsidR="00A0715D" w:rsidRDefault="00B93613" w:rsidP="00B93613">
      <w:pPr>
        <w:pStyle w:val="Heading1"/>
      </w:pPr>
      <w:r>
        <w:t>Section 4.</w:t>
      </w:r>
    </w:p>
    <w:p w:rsidR="00A0715D" w:rsidRPr="0063258B" w:rsidRDefault="004F33BE" w:rsidP="00A0715D">
      <w:pPr>
        <w:pStyle w:val="ListParagraph"/>
        <w:rPr>
          <w:sz w:val="28"/>
        </w:rPr>
      </w:pPr>
      <w:r w:rsidRPr="0063258B">
        <w:rPr>
          <w:sz w:val="28"/>
        </w:rPr>
        <w:t>Traditional</w:t>
      </w:r>
      <w:r w:rsidR="00A0715D" w:rsidRPr="0063258B">
        <w:rPr>
          <w:sz w:val="28"/>
        </w:rPr>
        <w:t xml:space="preserve"> </w:t>
      </w:r>
      <w:r w:rsidR="009913D9" w:rsidRPr="0063258B">
        <w:rPr>
          <w:sz w:val="28"/>
        </w:rPr>
        <w:t xml:space="preserve">Methodologies </w:t>
      </w:r>
    </w:p>
    <w:p w:rsidR="00270751" w:rsidRDefault="009913D9" w:rsidP="00B76358">
      <w:pPr>
        <w:pStyle w:val="BodyText"/>
      </w:pPr>
      <w:r>
        <w:t xml:space="preserve">In traditional project </w:t>
      </w:r>
      <w:r w:rsidRPr="00C3465D">
        <w:rPr>
          <w:noProof/>
        </w:rPr>
        <w:t>management</w:t>
      </w:r>
      <w:r w:rsidR="00C3465D">
        <w:rPr>
          <w:noProof/>
        </w:rPr>
        <w:t>,</w:t>
      </w:r>
      <w:r>
        <w:t xml:space="preserve"> </w:t>
      </w:r>
      <w:r w:rsidR="00FD4E91">
        <w:t xml:space="preserve">the development process is divided into static phases, these phases </w:t>
      </w:r>
      <w:r w:rsidR="00725D89">
        <w:t>comprise of</w:t>
      </w:r>
      <w:r w:rsidR="00FD4E91">
        <w:t xml:space="preserve"> analysis, design, implementation, testing, deployment</w:t>
      </w:r>
      <w:r w:rsidR="00C3465D">
        <w:t>,</w:t>
      </w:r>
      <w:r w:rsidR="00FD4E91">
        <w:t xml:space="preserve"> </w:t>
      </w:r>
      <w:r w:rsidR="00FD4E91" w:rsidRPr="00C3465D">
        <w:rPr>
          <w:noProof/>
        </w:rPr>
        <w:t>and</w:t>
      </w:r>
      <w:r w:rsidR="00FD4E91">
        <w:t xml:space="preserve"> maintenance</w:t>
      </w:r>
      <w:r w:rsidR="00AC34BA">
        <w:t xml:space="preserve"> or commonly known as the waterfall method</w:t>
      </w:r>
      <w:r w:rsidR="00FD4E91">
        <w:t>. These phases must be executed in this specific order, as it allows for increased control throughout each ph</w:t>
      </w:r>
      <w:r w:rsidR="007D3D01">
        <w:t>ase</w:t>
      </w:r>
      <w:r w:rsidR="00725D89">
        <w:t xml:space="preserve"> and offers </w:t>
      </w:r>
      <w:r w:rsidR="00725D89" w:rsidRPr="00C3465D">
        <w:rPr>
          <w:noProof/>
        </w:rPr>
        <w:t>a</w:t>
      </w:r>
      <w:r w:rsidR="00C3465D">
        <w:rPr>
          <w:noProof/>
        </w:rPr>
        <w:t xml:space="preserve"> </w:t>
      </w:r>
      <w:r w:rsidR="00725D89" w:rsidRPr="00C3465D">
        <w:rPr>
          <w:noProof/>
        </w:rPr>
        <w:t>lot</w:t>
      </w:r>
      <w:r w:rsidR="00725D89">
        <w:t xml:space="preserve"> of formal planning before development is underway</w:t>
      </w:r>
      <w:r w:rsidR="00270751">
        <w:t xml:space="preserve">. Due to this massive </w:t>
      </w:r>
      <w:r w:rsidR="00270751" w:rsidRPr="009A0C09">
        <w:rPr>
          <w:noProof/>
        </w:rPr>
        <w:t>planning</w:t>
      </w:r>
      <w:r w:rsidR="009A0C09">
        <w:rPr>
          <w:noProof/>
        </w:rPr>
        <w:t>,</w:t>
      </w:r>
      <w:r w:rsidR="00270751">
        <w:t xml:space="preserve"> it can be beneficial</w:t>
      </w:r>
      <w:r w:rsidR="006D0697">
        <w:t xml:space="preserve"> for the directors of the company as they control the finances available to the company, they will be more </w:t>
      </w:r>
      <w:r w:rsidR="006D0697" w:rsidRPr="009A0C09">
        <w:rPr>
          <w:noProof/>
        </w:rPr>
        <w:t>incline</w:t>
      </w:r>
      <w:r w:rsidR="009A0C09">
        <w:rPr>
          <w:noProof/>
        </w:rPr>
        <w:t>d</w:t>
      </w:r>
      <w:r w:rsidR="006D0697">
        <w:t xml:space="preserve"> to gi</w:t>
      </w:r>
      <w:bookmarkStart w:id="0" w:name="_GoBack"/>
      <w:bookmarkEnd w:id="0"/>
      <w:r w:rsidR="006D0697">
        <w:t>ve them the funds for the project if they have a clear plan for development. A tool that needs to be used for traditional methods are risk assessments</w:t>
      </w:r>
      <w:r w:rsidR="00033CA6">
        <w:t xml:space="preserve"> (Appendix B)</w:t>
      </w:r>
      <w:r w:rsidR="006D0697">
        <w:t xml:space="preserve">, due to fact that traditional management does not allow you to go </w:t>
      </w:r>
      <w:r w:rsidR="006D0697" w:rsidRPr="009A0C09">
        <w:rPr>
          <w:noProof/>
        </w:rPr>
        <w:t>backward</w:t>
      </w:r>
      <w:r w:rsidR="009A0C09">
        <w:rPr>
          <w:noProof/>
        </w:rPr>
        <w:t>s</w:t>
      </w:r>
      <w:r w:rsidR="006D0697">
        <w:t xml:space="preserve"> in the development </w:t>
      </w:r>
      <w:r w:rsidR="00033CA6">
        <w:t>phase</w:t>
      </w:r>
      <w:r w:rsidR="006D0697">
        <w:t xml:space="preserve">, the team will </w:t>
      </w:r>
      <w:r w:rsidR="006D0697" w:rsidRPr="009A0C09">
        <w:rPr>
          <w:noProof/>
        </w:rPr>
        <w:t>need</w:t>
      </w:r>
      <w:r w:rsidR="009A0C09">
        <w:rPr>
          <w:noProof/>
        </w:rPr>
        <w:t xml:space="preserve"> to</w:t>
      </w:r>
      <w:r w:rsidR="006D0697">
        <w:t xml:space="preserve"> know the biggest risk for the project and pre-plan before development </w:t>
      </w:r>
      <w:r w:rsidR="00BC5931">
        <w:t>starts.</w:t>
      </w:r>
    </w:p>
    <w:p w:rsidR="00270751" w:rsidRDefault="00270751" w:rsidP="00B76358">
      <w:pPr>
        <w:pStyle w:val="BodyText"/>
      </w:pPr>
    </w:p>
    <w:p w:rsidR="00A92526" w:rsidRDefault="007D3D01" w:rsidP="00B76358">
      <w:pPr>
        <w:pStyle w:val="BodyText"/>
      </w:pPr>
      <w:r>
        <w:t xml:space="preserve">Traditional management is extremely inflexible due to the linear structured development process, it is possible to change aspects of the project </w:t>
      </w:r>
      <w:r w:rsidR="00725D89">
        <w:t xml:space="preserve">during development </w:t>
      </w:r>
      <w:r>
        <w:t xml:space="preserve">however </w:t>
      </w:r>
      <w:r w:rsidR="00725D89">
        <w:t>the changes must be justified and must</w:t>
      </w:r>
      <w:r w:rsidR="00A85E6A">
        <w:t xml:space="preserve"> go through control procedures.</w:t>
      </w:r>
    </w:p>
    <w:p w:rsidR="00A85E6A" w:rsidRDefault="00A85E6A" w:rsidP="00B76358">
      <w:pPr>
        <w:pStyle w:val="BodyText"/>
      </w:pPr>
    </w:p>
    <w:p w:rsidR="003545F6" w:rsidRDefault="002208AF" w:rsidP="00B76358">
      <w:pPr>
        <w:pStyle w:val="BodyText"/>
      </w:pPr>
      <w:r>
        <w:rPr>
          <w:noProof/>
        </w:rPr>
        <w:drawing>
          <wp:inline distT="0" distB="0" distL="0" distR="0" wp14:anchorId="5B322DDF" wp14:editId="2F16A126">
            <wp:extent cx="2644140" cy="1678023"/>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24600" cy="1729085"/>
                    </a:xfrm>
                    <a:prstGeom prst="rect">
                      <a:avLst/>
                    </a:prstGeom>
                    <a:noFill/>
                    <a:ln>
                      <a:noFill/>
                    </a:ln>
                  </pic:spPr>
                </pic:pic>
              </a:graphicData>
            </a:graphic>
          </wp:inline>
        </w:drawing>
      </w:r>
    </w:p>
    <w:p w:rsidR="00CA5A55" w:rsidRDefault="003545F6" w:rsidP="00F25147">
      <w:pPr>
        <w:pStyle w:val="Caption"/>
      </w:pPr>
      <w:r>
        <w:t xml:space="preserve">Figure </w:t>
      </w:r>
      <w:r w:rsidR="00B37BA0">
        <w:t>5</w:t>
      </w:r>
      <w:r>
        <w:t xml:space="preserve">: Traditional Structure called waterfall </w:t>
      </w:r>
    </w:p>
    <w:p w:rsidR="002208AF" w:rsidRDefault="002208AF" w:rsidP="00B76358">
      <w:pPr>
        <w:pStyle w:val="BodyText"/>
      </w:pPr>
      <w:r>
        <w:t>Examples of traditional and structured management are as followed;</w:t>
      </w:r>
    </w:p>
    <w:p w:rsidR="00874AEF" w:rsidRDefault="00874AEF" w:rsidP="00B76358">
      <w:pPr>
        <w:pStyle w:val="BodyText"/>
        <w:numPr>
          <w:ilvl w:val="0"/>
          <w:numId w:val="3"/>
        </w:numPr>
      </w:pPr>
      <w:r>
        <w:t>Structured System Analysis &amp; Design Method (SSADM)</w:t>
      </w:r>
    </w:p>
    <w:p w:rsidR="00F1518C" w:rsidRDefault="00F1518C" w:rsidP="00B76358">
      <w:pPr>
        <w:pStyle w:val="BodyText"/>
        <w:numPr>
          <w:ilvl w:val="0"/>
          <w:numId w:val="3"/>
        </w:numPr>
      </w:pPr>
      <w:r>
        <w:t>Waterfall</w:t>
      </w:r>
    </w:p>
    <w:p w:rsidR="00874AEF" w:rsidRDefault="00874AEF" w:rsidP="00B76358">
      <w:pPr>
        <w:pStyle w:val="BodyText"/>
        <w:numPr>
          <w:ilvl w:val="0"/>
          <w:numId w:val="3"/>
        </w:numPr>
      </w:pPr>
      <w:r>
        <w:t>Prince 2</w:t>
      </w:r>
    </w:p>
    <w:p w:rsidR="00874AEF" w:rsidRDefault="00874AEF" w:rsidP="00B76358">
      <w:pPr>
        <w:pStyle w:val="BodyText"/>
        <w:numPr>
          <w:ilvl w:val="0"/>
          <w:numId w:val="3"/>
        </w:numPr>
      </w:pPr>
      <w:r>
        <w:t>V Model</w:t>
      </w:r>
    </w:p>
    <w:p w:rsidR="005225A7" w:rsidRPr="008879E8" w:rsidRDefault="00874AEF" w:rsidP="00B76358">
      <w:pPr>
        <w:pStyle w:val="BodyText"/>
        <w:numPr>
          <w:ilvl w:val="0"/>
          <w:numId w:val="3"/>
        </w:numPr>
      </w:pPr>
      <w:r>
        <w:t>Rapid Application Development (RAD)</w:t>
      </w:r>
    </w:p>
    <w:p w:rsidR="005225A7" w:rsidRPr="00B034D5" w:rsidRDefault="005225A7" w:rsidP="00B76358">
      <w:pPr>
        <w:pStyle w:val="BodyText"/>
      </w:pPr>
    </w:p>
    <w:p w:rsidR="00A0715D" w:rsidRPr="00FD4E27" w:rsidRDefault="00CA7B7F" w:rsidP="00B76358">
      <w:pPr>
        <w:pStyle w:val="BodyText"/>
        <w:rPr>
          <w:rStyle w:val="Strong"/>
        </w:rPr>
      </w:pPr>
      <w:r w:rsidRPr="00FD4E27">
        <w:rPr>
          <w:rStyle w:val="Strong"/>
        </w:rPr>
        <w:t xml:space="preserve">4.1 </w:t>
      </w:r>
      <w:r w:rsidR="00E5130D">
        <w:rPr>
          <w:rStyle w:val="Strong"/>
        </w:rPr>
        <w:t>V-</w:t>
      </w:r>
      <w:r w:rsidR="009F4248" w:rsidRPr="00FD4E27">
        <w:rPr>
          <w:rStyle w:val="Strong"/>
        </w:rPr>
        <w:t>Model</w:t>
      </w:r>
    </w:p>
    <w:p w:rsidR="002C710F" w:rsidRDefault="002C710F" w:rsidP="00CA5A55">
      <w:pPr>
        <w:pStyle w:val="BodyText"/>
      </w:pPr>
      <w:r>
        <w:t xml:space="preserve">V-Model is an extension of the waterfall methodology, instead of moving down like </w:t>
      </w:r>
      <w:r w:rsidRPr="00DF74A5">
        <w:rPr>
          <w:noProof/>
        </w:rPr>
        <w:t>waterfall</w:t>
      </w:r>
      <w:r>
        <w:t xml:space="preserve"> the process phases form a V shape.</w:t>
      </w:r>
    </w:p>
    <w:p w:rsidR="00162624" w:rsidRDefault="00162624" w:rsidP="00162624">
      <w:pPr>
        <w:pStyle w:val="BodyText"/>
        <w:keepNext/>
      </w:pPr>
      <w:r>
        <w:rPr>
          <w:noProof/>
        </w:rPr>
        <w:lastRenderedPageBreak/>
        <w:drawing>
          <wp:inline distT="0" distB="0" distL="0" distR="0" wp14:anchorId="3581A21E" wp14:editId="49351C09">
            <wp:extent cx="3048000" cy="16948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48000" cy="1694815"/>
                    </a:xfrm>
                    <a:prstGeom prst="rect">
                      <a:avLst/>
                    </a:prstGeom>
                    <a:noFill/>
                    <a:ln>
                      <a:noFill/>
                    </a:ln>
                  </pic:spPr>
                </pic:pic>
              </a:graphicData>
            </a:graphic>
          </wp:inline>
        </w:drawing>
      </w:r>
    </w:p>
    <w:p w:rsidR="00162624" w:rsidRDefault="00162624" w:rsidP="00162624">
      <w:pPr>
        <w:pStyle w:val="Caption"/>
      </w:pPr>
      <w:r>
        <w:t xml:space="preserve">Figure </w:t>
      </w:r>
      <w:r w:rsidR="00B37BA0">
        <w:t>6</w:t>
      </w:r>
      <w:r>
        <w:t>: V-Model</w:t>
      </w:r>
    </w:p>
    <w:p w:rsidR="00CA5A55" w:rsidRPr="004A7B43" w:rsidRDefault="002C710F" w:rsidP="00B76358">
      <w:pPr>
        <w:pStyle w:val="BodyText"/>
        <w:rPr>
          <w:rStyle w:val="Strong"/>
          <w:rFonts w:ascii="Arial" w:hAnsi="Arial" w:cs="Arial"/>
          <w:b w:val="0"/>
          <w:bCs w:val="0"/>
          <w:lang w:eastAsia="en-GB"/>
        </w:rPr>
      </w:pPr>
      <w:r>
        <w:t xml:space="preserve">V-Model is a </w:t>
      </w:r>
      <w:r w:rsidRPr="008E66B9">
        <w:rPr>
          <w:noProof/>
        </w:rPr>
        <w:t>well</w:t>
      </w:r>
      <w:r w:rsidR="008E66B9" w:rsidRPr="008E66B9">
        <w:rPr>
          <w:noProof/>
        </w:rPr>
        <w:t>-</w:t>
      </w:r>
      <w:r w:rsidRPr="00DF74A5">
        <w:rPr>
          <w:noProof/>
        </w:rPr>
        <w:t>struct</w:t>
      </w:r>
      <w:r w:rsidR="00DF74A5">
        <w:rPr>
          <w:noProof/>
        </w:rPr>
        <w:t>ur</w:t>
      </w:r>
      <w:r w:rsidRPr="00DF74A5">
        <w:rPr>
          <w:noProof/>
        </w:rPr>
        <w:t>ed</w:t>
      </w:r>
      <w:r>
        <w:t xml:space="preserve"> methodology, with each phase of development having extensive documentation</w:t>
      </w:r>
      <w:r w:rsidR="00830A35">
        <w:t>. The purpose of V-Model is to improve efficiency and effectiveness of software development by incorporating testing into the entire development process “</w:t>
      </w:r>
      <w:r w:rsidR="00830A35" w:rsidRPr="00830A35">
        <w:rPr>
          <w:lang w:eastAsia="en-GB"/>
        </w:rPr>
        <w:t>Software testing is too important to leave to the end</w:t>
      </w:r>
      <w:r w:rsidR="00830A35">
        <w:rPr>
          <w:lang w:eastAsia="en-GB"/>
        </w:rPr>
        <w:t>…</w:t>
      </w:r>
      <w:r w:rsidR="00830A35" w:rsidRPr="00830A35">
        <w:rPr>
          <w:lang w:eastAsia="en-GB"/>
        </w:rPr>
        <w:t>incorporates testing into the entire software development life cycle</w:t>
      </w:r>
      <w:r w:rsidR="00830A35">
        <w:t xml:space="preserve">” </w:t>
      </w:r>
      <w:r w:rsidR="00830A35">
        <w:fldChar w:fldCharType="begin"/>
      </w:r>
      <w:r w:rsidR="00830A35">
        <w:instrText>ADDIN RW.CITE{{doc:5c2f45dbe4b0860977f08f7f Mathur,Sonali 2010}}</w:instrText>
      </w:r>
      <w:r w:rsidR="00830A35">
        <w:fldChar w:fldCharType="separate"/>
      </w:r>
      <w:r w:rsidR="00830A35" w:rsidRPr="00830A35">
        <w:t>(Mathur and Malik, 2010)</w:t>
      </w:r>
      <w:r w:rsidR="00830A35">
        <w:fldChar w:fldCharType="end"/>
      </w:r>
      <w:r w:rsidR="00830A35">
        <w:t>.</w:t>
      </w:r>
      <w:r w:rsidR="007C3EA8">
        <w:t xml:space="preserve"> V-Model is highly effective in crea</w:t>
      </w:r>
      <w:r w:rsidR="004A7B43">
        <w:t xml:space="preserve">ting </w:t>
      </w:r>
      <w:r w:rsidR="004A7B43" w:rsidRPr="009A0C09">
        <w:rPr>
          <w:noProof/>
        </w:rPr>
        <w:t>high</w:t>
      </w:r>
      <w:r w:rsidR="004A7B43">
        <w:t xml:space="preserve"> quality, polished product however due to its traditional static phases you are still unable to change elements from the design phase of the project.</w:t>
      </w:r>
      <w:r w:rsidR="007C3EA8">
        <w:t xml:space="preserve"> </w:t>
      </w:r>
    </w:p>
    <w:p w:rsidR="00CA5A55" w:rsidRDefault="00CA5A55" w:rsidP="00B76358">
      <w:pPr>
        <w:pStyle w:val="BodyText"/>
        <w:rPr>
          <w:rStyle w:val="Strong"/>
        </w:rPr>
      </w:pPr>
    </w:p>
    <w:p w:rsidR="000F7126" w:rsidRPr="00FD4E27" w:rsidRDefault="00CA7B7F" w:rsidP="00B76358">
      <w:pPr>
        <w:pStyle w:val="BodyText"/>
        <w:rPr>
          <w:rStyle w:val="Strong"/>
        </w:rPr>
      </w:pPr>
      <w:r w:rsidRPr="00FD4E27">
        <w:rPr>
          <w:rStyle w:val="Strong"/>
        </w:rPr>
        <w:t xml:space="preserve">4.2 </w:t>
      </w:r>
      <w:r w:rsidR="00874AEF" w:rsidRPr="00FD4E27">
        <w:rPr>
          <w:rStyle w:val="Strong"/>
        </w:rPr>
        <w:t>Rapid Application Development (</w:t>
      </w:r>
      <w:r w:rsidR="009F4248" w:rsidRPr="00FD4E27">
        <w:rPr>
          <w:rStyle w:val="Strong"/>
        </w:rPr>
        <w:t>RAD</w:t>
      </w:r>
      <w:r w:rsidR="00874AEF" w:rsidRPr="00FD4E27">
        <w:rPr>
          <w:rStyle w:val="Strong"/>
        </w:rPr>
        <w:t>)</w:t>
      </w:r>
    </w:p>
    <w:p w:rsidR="00661E42" w:rsidRDefault="000F7126" w:rsidP="00B76358">
      <w:pPr>
        <w:pStyle w:val="BodyText"/>
      </w:pPr>
      <w:r w:rsidRPr="000F7126">
        <w:t>The biggest issue with</w:t>
      </w:r>
      <w:r>
        <w:t xml:space="preserve"> traditional methods </w:t>
      </w:r>
      <w:r w:rsidR="00FC6088">
        <w:t xml:space="preserve">like </w:t>
      </w:r>
      <w:r w:rsidRPr="001C2435">
        <w:rPr>
          <w:noProof/>
        </w:rPr>
        <w:t>waterfall</w:t>
      </w:r>
      <w:r>
        <w:t xml:space="preserve"> is the inflexibility of the developmen</w:t>
      </w:r>
      <w:r w:rsidR="00263BCE">
        <w:t xml:space="preserve">t process, RAD is a methodology that attempts to alleviate this problem, according to Hugh </w:t>
      </w:r>
      <w:r w:rsidR="001C2435" w:rsidRPr="00CA5A55">
        <w:rPr>
          <w:noProof/>
        </w:rPr>
        <w:t>Mackay “</w:t>
      </w:r>
      <w:r w:rsidR="00263BCE">
        <w:t xml:space="preserve">it claims greater flexibility regarding changing requirements and the changing environments” </w:t>
      </w:r>
      <w:r w:rsidR="00263BCE">
        <w:fldChar w:fldCharType="begin"/>
      </w:r>
      <w:r w:rsidR="00B71EDE">
        <w:instrText>ADDIN RW.CITE{{doc:5c2e4018e4b0860977f06d07 Mackay,Hugh 2000}}</w:instrText>
      </w:r>
      <w:r w:rsidR="00263BCE">
        <w:fldChar w:fldCharType="separate"/>
      </w:r>
      <w:r w:rsidR="00B71EDE" w:rsidRPr="00B71EDE">
        <w:t>(Mackay</w:t>
      </w:r>
      <w:r w:rsidR="00B71EDE" w:rsidRPr="00B71EDE">
        <w:rPr>
          <w:i/>
        </w:rPr>
        <w:t xml:space="preserve"> et al.,</w:t>
      </w:r>
      <w:r w:rsidR="00B71EDE" w:rsidRPr="00B71EDE">
        <w:t xml:space="preserve"> 2000)</w:t>
      </w:r>
      <w:r w:rsidR="00263BCE">
        <w:fldChar w:fldCharType="end"/>
      </w:r>
      <w:r w:rsidR="00263BCE">
        <w:t xml:space="preserve">. </w:t>
      </w:r>
    </w:p>
    <w:p w:rsidR="00CF287B" w:rsidRDefault="003545F6" w:rsidP="00B76358">
      <w:pPr>
        <w:pStyle w:val="BodyText"/>
      </w:pPr>
      <w:r>
        <w:rPr>
          <w:noProof/>
        </w:rPr>
        <w:drawing>
          <wp:inline distT="0" distB="0" distL="0" distR="0" wp14:anchorId="5AA33A68" wp14:editId="4304806C">
            <wp:extent cx="3133725" cy="1198592"/>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23361" cy="1232876"/>
                    </a:xfrm>
                    <a:prstGeom prst="rect">
                      <a:avLst/>
                    </a:prstGeom>
                    <a:noFill/>
                    <a:ln>
                      <a:noFill/>
                    </a:ln>
                  </pic:spPr>
                </pic:pic>
              </a:graphicData>
            </a:graphic>
          </wp:inline>
        </w:drawing>
      </w:r>
    </w:p>
    <w:p w:rsidR="00CF287B" w:rsidRDefault="00CF287B" w:rsidP="00CF287B">
      <w:pPr>
        <w:pStyle w:val="Caption"/>
      </w:pPr>
      <w:r>
        <w:t xml:space="preserve">Figure </w:t>
      </w:r>
      <w:r w:rsidR="00B37BA0">
        <w:t>7</w:t>
      </w:r>
      <w:r>
        <w:t>: RAD Model</w:t>
      </w:r>
    </w:p>
    <w:p w:rsidR="003267ED" w:rsidRDefault="00263BCE" w:rsidP="00B76358">
      <w:pPr>
        <w:pStyle w:val="BodyText"/>
      </w:pPr>
      <w:r>
        <w:t xml:space="preserve">Although RAD is considered to be a traditional method like </w:t>
      </w:r>
      <w:r w:rsidRPr="00DF74A5">
        <w:rPr>
          <w:noProof/>
        </w:rPr>
        <w:t>waterfall</w:t>
      </w:r>
      <w:r>
        <w:t xml:space="preserve">, the process of development is </w:t>
      </w:r>
      <w:r>
        <w:t>closer to an agile approach due to its quick iterative development,</w:t>
      </w:r>
      <w:r w:rsidR="00AC34BA">
        <w:t xml:space="preserve"> “a prototype of the product is quickly created, tested for usability, and then revised”</w:t>
      </w:r>
      <w:r w:rsidR="00AC34BA">
        <w:fldChar w:fldCharType="begin"/>
      </w:r>
      <w:r w:rsidR="00B71EDE">
        <w:instrText>ADDIN RW.CITE{{doc:5c2e4280e4b06c399f048ab5 Lohr,Linda 2003}}</w:instrText>
      </w:r>
      <w:r w:rsidR="00AC34BA">
        <w:fldChar w:fldCharType="separate"/>
      </w:r>
      <w:r w:rsidR="00B71EDE" w:rsidRPr="00B71EDE">
        <w:t>(Lohr</w:t>
      </w:r>
      <w:r w:rsidR="00B71EDE" w:rsidRPr="00B71EDE">
        <w:rPr>
          <w:i/>
        </w:rPr>
        <w:t xml:space="preserve"> et al.,</w:t>
      </w:r>
      <w:r w:rsidR="00B71EDE" w:rsidRPr="00B71EDE">
        <w:t xml:space="preserve"> 2003)</w:t>
      </w:r>
      <w:r w:rsidR="00AC34BA">
        <w:fldChar w:fldCharType="end"/>
      </w:r>
      <w:r w:rsidR="002F6980">
        <w:t>. RAD still follows the static phases like other traditional methods that allows for extensive d</w:t>
      </w:r>
      <w:r w:rsidR="008E66B9">
        <w:t>ocumentation and control of the</w:t>
      </w:r>
      <w:r w:rsidR="008E66B9" w:rsidRPr="00DF74A5">
        <w:rPr>
          <w:noProof/>
        </w:rPr>
        <w:t xml:space="preserve"> </w:t>
      </w:r>
      <w:r w:rsidR="002F6980" w:rsidRPr="00DF74A5">
        <w:rPr>
          <w:noProof/>
        </w:rPr>
        <w:t>project</w:t>
      </w:r>
      <w:r w:rsidR="002F6980">
        <w:t xml:space="preserve">, </w:t>
      </w:r>
      <w:r w:rsidR="002F6980" w:rsidRPr="001C2435">
        <w:rPr>
          <w:noProof/>
        </w:rPr>
        <w:t>however</w:t>
      </w:r>
      <w:r w:rsidR="001C2435">
        <w:rPr>
          <w:noProof/>
        </w:rPr>
        <w:t>,</w:t>
      </w:r>
      <w:r w:rsidR="002F6980">
        <w:t xml:space="preserve"> it offers the possibility to break the boundaries between the dev team and the user. During project development users are involved at the start of the project, user</w:t>
      </w:r>
      <w:r w:rsidR="00596963">
        <w:t>s can</w:t>
      </w:r>
      <w:r w:rsidR="002F6980">
        <w:t xml:space="preserve"> </w:t>
      </w:r>
      <w:r w:rsidR="007C3EA8">
        <w:t>fluidly communicate with the developers</w:t>
      </w:r>
      <w:r w:rsidR="002F6980">
        <w:t xml:space="preserve"> about the good and bad points of the project which enables the dev team to build a project for the user “</w:t>
      </w:r>
      <w:r w:rsidR="00596963">
        <w:t>RAD offers explicitly the possibility of reconfiguring the boundary (between developer and users)</w:t>
      </w:r>
      <w:r w:rsidR="002F6980">
        <w:t>”</w:t>
      </w:r>
      <w:r w:rsidR="00596963">
        <w:t xml:space="preserve"> </w:t>
      </w:r>
      <w:r w:rsidR="00596963">
        <w:fldChar w:fldCharType="begin"/>
      </w:r>
      <w:r w:rsidR="00B71EDE">
        <w:instrText>ADDIN RW.CITE{{doc:5c2e4018e4b0860977f06d07 Mackay,Hugh 2000}}</w:instrText>
      </w:r>
      <w:r w:rsidR="00596963">
        <w:fldChar w:fldCharType="separate"/>
      </w:r>
      <w:r w:rsidR="00B71EDE" w:rsidRPr="00B71EDE">
        <w:t>(Mackay</w:t>
      </w:r>
      <w:r w:rsidR="00B71EDE" w:rsidRPr="00B71EDE">
        <w:rPr>
          <w:i/>
        </w:rPr>
        <w:t xml:space="preserve"> et al.,</w:t>
      </w:r>
      <w:r w:rsidR="00B71EDE" w:rsidRPr="00B71EDE">
        <w:t xml:space="preserve"> 2000)</w:t>
      </w:r>
      <w:r w:rsidR="00596963">
        <w:fldChar w:fldCharType="end"/>
      </w:r>
      <w:r w:rsidR="00596963">
        <w:t xml:space="preserve">. The constant feedback from </w:t>
      </w:r>
      <w:r w:rsidR="001C2435">
        <w:t xml:space="preserve">the </w:t>
      </w:r>
      <w:r w:rsidR="00596963" w:rsidRPr="001C2435">
        <w:rPr>
          <w:noProof/>
        </w:rPr>
        <w:t>user</w:t>
      </w:r>
      <w:r w:rsidR="00596963">
        <w:t xml:space="preserve"> can allow the evolution of a project that is </w:t>
      </w:r>
      <w:r w:rsidR="00661E42">
        <w:t>further</w:t>
      </w:r>
      <w:r w:rsidR="00596963">
        <w:t xml:space="preserve"> targeted to their audience. </w:t>
      </w:r>
    </w:p>
    <w:p w:rsidR="003267ED" w:rsidRDefault="003267ED" w:rsidP="00B76358">
      <w:pPr>
        <w:pStyle w:val="BodyText"/>
      </w:pPr>
    </w:p>
    <w:p w:rsidR="00F25147" w:rsidRDefault="000E703B" w:rsidP="00B76358">
      <w:pPr>
        <w:pStyle w:val="BodyText"/>
      </w:pPr>
      <w:r>
        <w:t xml:space="preserve">The cooperation between </w:t>
      </w:r>
      <w:r w:rsidR="001C2435">
        <w:t xml:space="preserve">the </w:t>
      </w:r>
      <w:r w:rsidRPr="001C2435">
        <w:rPr>
          <w:noProof/>
        </w:rPr>
        <w:t>dev</w:t>
      </w:r>
      <w:r>
        <w:t xml:space="preserve"> team and </w:t>
      </w:r>
      <w:r w:rsidR="001C2435">
        <w:t xml:space="preserve">the </w:t>
      </w:r>
      <w:r w:rsidRPr="001C2435">
        <w:rPr>
          <w:noProof/>
        </w:rPr>
        <w:t>user</w:t>
      </w:r>
      <w:r>
        <w:t xml:space="preserve"> can improve a project</w:t>
      </w:r>
      <w:r w:rsidR="00491A72">
        <w:t>s quality and overall sales</w:t>
      </w:r>
      <w:r w:rsidR="001C2435">
        <w:t>,</w:t>
      </w:r>
      <w:r>
        <w:t xml:space="preserve"> </w:t>
      </w:r>
      <w:r w:rsidRPr="001C2435">
        <w:rPr>
          <w:noProof/>
        </w:rPr>
        <w:t>however</w:t>
      </w:r>
      <w:r>
        <w:t>, it can become extremely expensive</w:t>
      </w:r>
      <w:r w:rsidR="00AD5D7C">
        <w:t xml:space="preserve"> depending on development time to constantly bring in customers.</w:t>
      </w:r>
      <w:r w:rsidR="00491A72">
        <w:t xml:space="preserve"> </w:t>
      </w:r>
      <w:r w:rsidR="00AD5D7C">
        <w:t xml:space="preserve">RAD </w:t>
      </w:r>
      <w:r w:rsidR="00AD5D7C" w:rsidRPr="00CA5A55">
        <w:rPr>
          <w:noProof/>
        </w:rPr>
        <w:t>require</w:t>
      </w:r>
      <w:r w:rsidR="00CA5A55">
        <w:rPr>
          <w:noProof/>
        </w:rPr>
        <w:t>s</w:t>
      </w:r>
      <w:r w:rsidR="00AD5D7C">
        <w:t xml:space="preserve"> experienced staff when working on a project, it requires all the necessary skills that are required for the development process </w:t>
      </w:r>
    </w:p>
    <w:p w:rsidR="00A0715D" w:rsidRDefault="00B10E26" w:rsidP="00B10E26">
      <w:pPr>
        <w:pStyle w:val="Heading1"/>
      </w:pPr>
      <w:r>
        <w:t>Section 5.</w:t>
      </w:r>
    </w:p>
    <w:p w:rsidR="00A0715D" w:rsidRDefault="00A0715D" w:rsidP="00A0715D">
      <w:pPr>
        <w:pStyle w:val="ListParagraph"/>
      </w:pPr>
      <w:r>
        <w:t>Results and Discussion</w:t>
      </w:r>
      <w:r w:rsidR="00B034D5">
        <w:t xml:space="preserve"> </w:t>
      </w:r>
    </w:p>
    <w:p w:rsidR="00590485" w:rsidRDefault="00590485" w:rsidP="00B76358">
      <w:pPr>
        <w:pStyle w:val="BodyText"/>
      </w:pPr>
      <w:r>
        <w:t>Both agile and traditional methodologies have their advantages and disadvantages, however in relation to game development agile supports key factors for development.</w:t>
      </w:r>
    </w:p>
    <w:p w:rsidR="0016474A" w:rsidRDefault="0016474A" w:rsidP="00B76358">
      <w:pPr>
        <w:pStyle w:val="BodyText"/>
      </w:pPr>
    </w:p>
    <w:p w:rsidR="00BF1BF7" w:rsidRDefault="00590485" w:rsidP="00B76358">
      <w:pPr>
        <w:pStyle w:val="BodyText"/>
      </w:pPr>
      <w:r>
        <w:t xml:space="preserve">Traditional methodologies support vast documentation and accountability for a project, </w:t>
      </w:r>
      <w:r w:rsidRPr="00CA5A55">
        <w:rPr>
          <w:noProof/>
        </w:rPr>
        <w:t>however</w:t>
      </w:r>
      <w:r w:rsidR="00CA5A55">
        <w:rPr>
          <w:noProof/>
        </w:rPr>
        <w:t>,</w:t>
      </w:r>
      <w:r>
        <w:t xml:space="preserve"> within game </w:t>
      </w:r>
      <w:r w:rsidRPr="00CA5A55">
        <w:rPr>
          <w:noProof/>
        </w:rPr>
        <w:t>development</w:t>
      </w:r>
      <w:r w:rsidR="00CA5A55">
        <w:rPr>
          <w:noProof/>
        </w:rPr>
        <w:t>,</w:t>
      </w:r>
      <w:r>
        <w:t xml:space="preserve"> the constant change in hardware and customer requirements</w:t>
      </w:r>
      <w:r w:rsidR="00A450F1">
        <w:t xml:space="preserve"> make</w:t>
      </w:r>
      <w:r>
        <w:t xml:space="preserve"> it difficult to maintain this. RAD is a method that tried to fix </w:t>
      </w:r>
      <w:r w:rsidR="00A450F1">
        <w:t xml:space="preserve">by involving the customer into the development process, </w:t>
      </w:r>
      <w:r>
        <w:t xml:space="preserve">this however </w:t>
      </w:r>
      <w:r w:rsidR="00BF1BF7">
        <w:t>it</w:t>
      </w:r>
      <w:r>
        <w:t xml:space="preserve"> still </w:t>
      </w:r>
      <w:r w:rsidR="00BF1BF7">
        <w:t>requires</w:t>
      </w:r>
      <w:r w:rsidR="00A450F1">
        <w:t xml:space="preserve"> heavy documentation</w:t>
      </w:r>
      <w:r w:rsidR="00BF1BF7">
        <w:t>.</w:t>
      </w:r>
      <w:r w:rsidR="00AD5D7C">
        <w:t xml:space="preserve"> RAD</w:t>
      </w:r>
      <w:r w:rsidR="00CA5A55">
        <w:t>, however,</w:t>
      </w:r>
      <w:r w:rsidR="00AD5D7C">
        <w:t xml:space="preserve"> can</w:t>
      </w:r>
      <w:r w:rsidR="00A450F1">
        <w:t xml:space="preserve"> become </w:t>
      </w:r>
      <w:r w:rsidR="00A450F1">
        <w:lastRenderedPageBreak/>
        <w:t xml:space="preserve">expensive </w:t>
      </w:r>
      <w:r w:rsidR="00AD5D7C">
        <w:t>for smaller as they don’t have the financial support to bring in users.</w:t>
      </w:r>
      <w:r w:rsidR="00E5130D">
        <w:t xml:space="preserve"> V-Model </w:t>
      </w:r>
      <w:r w:rsidR="00DB6E4A">
        <w:t xml:space="preserve">still </w:t>
      </w:r>
      <w:r w:rsidR="00E5130D">
        <w:t>uses the static phases of traditional development</w:t>
      </w:r>
      <w:r w:rsidR="00DB6E4A">
        <w:t xml:space="preserve"> but increase testing and verification however it still fails to adapt to changes in the development process. </w:t>
      </w:r>
    </w:p>
    <w:p w:rsidR="00E660C3" w:rsidRDefault="00E660C3" w:rsidP="00B76358">
      <w:pPr>
        <w:pStyle w:val="BodyText"/>
      </w:pPr>
    </w:p>
    <w:p w:rsidR="00590485" w:rsidRDefault="00BF1BF7" w:rsidP="00B76358">
      <w:pPr>
        <w:pStyle w:val="BodyText"/>
      </w:pPr>
      <w:r>
        <w:t xml:space="preserve">Agile on the other hand is an incremental and iterative development process that </w:t>
      </w:r>
      <w:r w:rsidRPr="00CA5A55">
        <w:rPr>
          <w:noProof/>
        </w:rPr>
        <w:t>give</w:t>
      </w:r>
      <w:r w:rsidR="00CA5A55">
        <w:rPr>
          <w:noProof/>
        </w:rPr>
        <w:t>s</w:t>
      </w:r>
      <w:r>
        <w:t xml:space="preserve"> developers the ability to respond to changes in technology and user requirements</w:t>
      </w:r>
      <w:r w:rsidR="0016474A">
        <w:t>. Scrum takes the principle of agile and improves teamwork, communication and</w:t>
      </w:r>
      <w:r w:rsidR="006D5F92">
        <w:t xml:space="preserve"> flexibility through scrum meetings. These meetings give the team the ability to find and eradicate problem with the project early in the development phase. Kanban is a methodology that focuses on continuous delivery of data, whilst optimizing </w:t>
      </w:r>
      <w:r w:rsidR="006D5F92" w:rsidRPr="008E66B9">
        <w:rPr>
          <w:noProof/>
        </w:rPr>
        <w:t>workload</w:t>
      </w:r>
      <w:r w:rsidR="006D5F92">
        <w:rPr>
          <w:noProof/>
        </w:rPr>
        <w:t xml:space="preserve">, Kanban limits work in progress tasks to improve the quality of the single most important. </w:t>
      </w:r>
      <w:r w:rsidR="00A450F1">
        <w:rPr>
          <w:noProof/>
        </w:rPr>
        <w:t xml:space="preserve">XP is a methodology that heavily focuses on high levels of communication and improved </w:t>
      </w:r>
      <w:r w:rsidR="00A450F1" w:rsidRPr="00CA5A55">
        <w:rPr>
          <w:noProof/>
        </w:rPr>
        <w:t>teamwork</w:t>
      </w:r>
      <w:r w:rsidR="00C74466">
        <w:rPr>
          <w:noProof/>
        </w:rPr>
        <w:t>, however above all else the project must be delivered to a high standard.</w:t>
      </w:r>
    </w:p>
    <w:p w:rsidR="00A0715D" w:rsidRDefault="00590485" w:rsidP="00B76358">
      <w:pPr>
        <w:pStyle w:val="BodyText"/>
      </w:pPr>
      <w:r>
        <w:t xml:space="preserve"> </w:t>
      </w:r>
    </w:p>
    <w:p w:rsidR="00A0715D" w:rsidRDefault="00B10E26" w:rsidP="00B10E26">
      <w:pPr>
        <w:pStyle w:val="Heading1"/>
      </w:pPr>
      <w:r>
        <w:t>Section 6.</w:t>
      </w:r>
    </w:p>
    <w:p w:rsidR="00C74466" w:rsidRDefault="00A0715D" w:rsidP="00DB6E4A">
      <w:pPr>
        <w:pStyle w:val="ListParagraph"/>
        <w:ind w:left="201"/>
      </w:pPr>
      <w:r>
        <w:t>Conclusion</w:t>
      </w:r>
    </w:p>
    <w:p w:rsidR="00B40816" w:rsidRDefault="00DB6E4A" w:rsidP="00C74466">
      <w:pPr>
        <w:pStyle w:val="BodyText"/>
      </w:pPr>
      <w:r>
        <w:t xml:space="preserve">In this </w:t>
      </w:r>
      <w:r w:rsidRPr="009A0C09">
        <w:rPr>
          <w:noProof/>
        </w:rPr>
        <w:t>report</w:t>
      </w:r>
      <w:r w:rsidR="009A0C09">
        <w:rPr>
          <w:noProof/>
        </w:rPr>
        <w:t>,</w:t>
      </w:r>
      <w:r>
        <w:t xml:space="preserve"> I have discussed how different methodologies collect data and how they adapt to changes in the development process. This report has shown that the traditional methodologies </w:t>
      </w:r>
      <w:r w:rsidR="009F29DD">
        <w:t>can work in</w:t>
      </w:r>
      <w:r>
        <w:t xml:space="preserve"> project development but only if the c</w:t>
      </w:r>
      <w:r w:rsidR="005273A7">
        <w:t xml:space="preserve">ompany can guarantee </w:t>
      </w:r>
      <w:r w:rsidR="005273A7" w:rsidRPr="009A0C09">
        <w:rPr>
          <w:noProof/>
        </w:rPr>
        <w:t xml:space="preserve">the </w:t>
      </w:r>
      <w:r w:rsidR="009A0C09">
        <w:rPr>
          <w:noProof/>
        </w:rPr>
        <w:t>requirements of the project</w:t>
      </w:r>
      <w:r w:rsidR="005273A7">
        <w:t xml:space="preserve"> </w:t>
      </w:r>
      <w:r w:rsidR="009A0C09">
        <w:t>will not</w:t>
      </w:r>
      <w:r w:rsidR="005273A7">
        <w:t xml:space="preserve"> change during the development phase</w:t>
      </w:r>
      <w:r>
        <w:t xml:space="preserve">. In relation </w:t>
      </w:r>
      <w:r w:rsidR="009F29DD">
        <w:t>to</w:t>
      </w:r>
      <w:r>
        <w:t xml:space="preserve"> game development this does not work, from personal experience and my research has shown </w:t>
      </w:r>
      <w:r w:rsidR="009F29DD">
        <w:t>the</w:t>
      </w:r>
      <w:r>
        <w:t xml:space="preserve"> development process of a game require</w:t>
      </w:r>
      <w:r w:rsidR="00252739">
        <w:t>s</w:t>
      </w:r>
      <w:r>
        <w:t xml:space="preserve"> a highly flexible, incremental and iterative development process.</w:t>
      </w:r>
      <w:r w:rsidR="009F29DD">
        <w:t xml:space="preserve"> </w:t>
      </w:r>
    </w:p>
    <w:p w:rsidR="00B37BA0" w:rsidRDefault="00B37BA0" w:rsidP="00C74466">
      <w:pPr>
        <w:pStyle w:val="BodyText"/>
      </w:pPr>
    </w:p>
    <w:p w:rsidR="00C74466" w:rsidRDefault="00252739" w:rsidP="00C74466">
      <w:pPr>
        <w:pStyle w:val="BodyText"/>
        <w:rPr>
          <w:rStyle w:val="Strong"/>
          <w:b w:val="0"/>
          <w:bCs w:val="0"/>
        </w:rPr>
      </w:pPr>
      <w:r>
        <w:t xml:space="preserve">Agile methodologies provide a framework that allows for these key factors of development. </w:t>
      </w:r>
      <w:r w:rsidR="0033391D">
        <w:t xml:space="preserve">My </w:t>
      </w:r>
      <w:r w:rsidR="0033391D">
        <w:t>recommendation is u</w:t>
      </w:r>
      <w:r w:rsidR="00274BEE">
        <w:t>sing a combination of Scrum and XP</w:t>
      </w:r>
      <w:r w:rsidR="0033391D">
        <w:t>, this</w:t>
      </w:r>
      <w:r w:rsidR="00274BEE">
        <w:t xml:space="preserve"> give</w:t>
      </w:r>
      <w:r w:rsidR="0033391D">
        <w:t>s</w:t>
      </w:r>
      <w:r w:rsidR="00274BEE">
        <w:t xml:space="preserve"> the </w:t>
      </w:r>
      <w:r w:rsidR="00E3085A">
        <w:t>development process</w:t>
      </w:r>
      <w:r w:rsidR="003D2A10">
        <w:t xml:space="preserve"> a high level of communication and </w:t>
      </w:r>
      <w:r w:rsidR="00E3085A">
        <w:t xml:space="preserve">improved teamwork between employees. The use of scrum </w:t>
      </w:r>
      <w:r w:rsidR="00E3085A">
        <w:rPr>
          <w:rStyle w:val="Strong"/>
          <w:b w:val="0"/>
          <w:bCs w:val="0"/>
        </w:rPr>
        <w:t>can increase the productivity of the team members as well as the quality of the work as scrum meetings can discover issue quickly. With XP, a coach will purely focus on the communication between every</w:t>
      </w:r>
      <w:r w:rsidR="00502FA2">
        <w:rPr>
          <w:rStyle w:val="Strong"/>
          <w:b w:val="0"/>
          <w:bCs w:val="0"/>
        </w:rPr>
        <w:t>one included</w:t>
      </w:r>
      <w:r w:rsidR="00E3085A">
        <w:rPr>
          <w:rStyle w:val="Strong"/>
          <w:b w:val="0"/>
          <w:bCs w:val="0"/>
        </w:rPr>
        <w:t xml:space="preserve"> in the development pro</w:t>
      </w:r>
      <w:r w:rsidR="00502FA2">
        <w:rPr>
          <w:rStyle w:val="Strong"/>
          <w:b w:val="0"/>
          <w:bCs w:val="0"/>
        </w:rPr>
        <w:t>cess, this allows for clear and precise communication. The use of pair programming will also improve the overall quality of the core of the project.</w:t>
      </w:r>
    </w:p>
    <w:p w:rsidR="00A45E2C" w:rsidRPr="00CF5537" w:rsidRDefault="00A45E2C" w:rsidP="00C74466">
      <w:pPr>
        <w:pStyle w:val="BodyText"/>
        <w:sectPr w:rsidR="00A45E2C" w:rsidRPr="00CF5537" w:rsidSect="0020248F">
          <w:type w:val="continuous"/>
          <w:pgSz w:w="12240" w:h="15840"/>
          <w:pgMar w:top="1400" w:right="960" w:bottom="280" w:left="960" w:header="283" w:footer="283" w:gutter="0"/>
          <w:cols w:num="2" w:space="720" w:equalWidth="0">
            <w:col w:w="5057" w:space="127"/>
            <w:col w:w="5136"/>
          </w:cols>
          <w:docGrid w:linePitch="299"/>
        </w:sectPr>
      </w:pPr>
    </w:p>
    <w:p w:rsidR="00B37BA0" w:rsidRDefault="00B37BA0" w:rsidP="00131CBD">
      <w:pPr>
        <w:pStyle w:val="Heading1"/>
      </w:pPr>
      <w:r>
        <w:lastRenderedPageBreak/>
        <w:t>References</w:t>
      </w:r>
    </w:p>
    <w:p w:rsidR="00B37BA0" w:rsidRDefault="00F2068F" w:rsidP="00F2068F">
      <w:pPr>
        <w:pStyle w:val="NormalWeb"/>
      </w:pPr>
      <w:r>
        <w:rPr>
          <w:i/>
          <w:iCs/>
        </w:rPr>
        <w:t xml:space="preserve">12th Annual State of Agile Report. </w:t>
      </w:r>
      <w:r>
        <w:t xml:space="preserve">Collab.net VersionOne.com. Available at: </w:t>
      </w:r>
      <w:hyperlink r:id="rId16" w:tgtFrame="_blank" w:history="1">
        <w:r>
          <w:rPr>
            <w:rStyle w:val="Hyperlink"/>
          </w:rPr>
          <w:t>https://explore.versionone.com/state-of-agile/versionone-12th-annual-state-of-agile-report</w:t>
        </w:r>
      </w:hyperlink>
      <w:r>
        <w:t xml:space="preserve"> (Accessed:15.12.18</w:t>
      </w:r>
      <w:r w:rsidRPr="009A0C09">
        <w:rPr>
          <w:noProof/>
        </w:rPr>
        <w:t>) .</w:t>
      </w:r>
    </w:p>
    <w:p w:rsidR="00F2068F" w:rsidRDefault="00131CBD" w:rsidP="00F2068F">
      <w:pPr>
        <w:pStyle w:val="NormalWeb"/>
      </w:pPr>
      <w:r>
        <w:t xml:space="preserve">English, A. (2002) 'Extreme programming, it's worth a look', </w:t>
      </w:r>
      <w:r>
        <w:rPr>
          <w:i/>
          <w:iCs/>
        </w:rPr>
        <w:t xml:space="preserve">IT Professional, </w:t>
      </w:r>
      <w:r>
        <w:t xml:space="preserve">4(3), pp. 48-50. </w:t>
      </w:r>
      <w:r w:rsidRPr="009A0C09">
        <w:rPr>
          <w:noProof/>
        </w:rPr>
        <w:t>doi</w:t>
      </w:r>
      <w:r>
        <w:t>: 10.1109/MITP.2002.1008537.</w:t>
      </w:r>
    </w:p>
    <w:p w:rsidR="00131CBD" w:rsidRDefault="00131CBD" w:rsidP="00131CBD">
      <w:pPr>
        <w:pStyle w:val="NormalWeb"/>
      </w:pPr>
      <w:proofErr w:type="spellStart"/>
      <w:r>
        <w:t>Fojtik</w:t>
      </w:r>
      <w:proofErr w:type="spellEnd"/>
      <w:r>
        <w:t xml:space="preserve">, R. (2011) 'Science', </w:t>
      </w:r>
      <w:r>
        <w:rPr>
          <w:i/>
          <w:iCs/>
        </w:rPr>
        <w:t xml:space="preserve">Science, </w:t>
      </w:r>
      <w:r>
        <w:t>3, pp. 1464-1468.</w:t>
      </w:r>
    </w:p>
    <w:p w:rsidR="00131CBD" w:rsidRDefault="00131CBD" w:rsidP="00F2068F">
      <w:pPr>
        <w:pStyle w:val="NormalWeb"/>
      </w:pPr>
      <w:proofErr w:type="spellStart"/>
      <w:r>
        <w:t>Ikonen</w:t>
      </w:r>
      <w:proofErr w:type="spellEnd"/>
      <w:r>
        <w:t xml:space="preserve">, M., </w:t>
      </w:r>
      <w:proofErr w:type="spellStart"/>
      <w:r>
        <w:t>Pirinen</w:t>
      </w:r>
      <w:proofErr w:type="spellEnd"/>
      <w:r>
        <w:t xml:space="preserve">, E., </w:t>
      </w:r>
      <w:proofErr w:type="spellStart"/>
      <w:r>
        <w:t>Fagerholm</w:t>
      </w:r>
      <w:proofErr w:type="spellEnd"/>
      <w:r>
        <w:t xml:space="preserve">, F., </w:t>
      </w:r>
      <w:proofErr w:type="spellStart"/>
      <w:r>
        <w:t>Kettunen</w:t>
      </w:r>
      <w:proofErr w:type="spellEnd"/>
      <w:r>
        <w:t xml:space="preserve">, P. and </w:t>
      </w:r>
      <w:proofErr w:type="spellStart"/>
      <w:r>
        <w:t>Abrahamsson</w:t>
      </w:r>
      <w:proofErr w:type="spellEnd"/>
      <w:r>
        <w:t xml:space="preserve">, P. (2011) </w:t>
      </w:r>
      <w:r>
        <w:rPr>
          <w:i/>
          <w:iCs/>
        </w:rPr>
        <w:t>On the Impact of Kanban on Software Project Work: An Empirical Case Study Investigation</w:t>
      </w:r>
      <w:r w:rsidRPr="009A0C09">
        <w:rPr>
          <w:i/>
          <w:iCs/>
          <w:noProof/>
        </w:rPr>
        <w:t xml:space="preserve">. </w:t>
      </w:r>
      <w:r w:rsidRPr="009A0C09">
        <w:rPr>
          <w:noProof/>
        </w:rPr>
        <w:t>.</w:t>
      </w:r>
      <w:r>
        <w:t xml:space="preserve"> 27-29 April 2011. IEEE, pp. 305.</w:t>
      </w:r>
    </w:p>
    <w:p w:rsidR="00F2068F" w:rsidRDefault="00F2068F" w:rsidP="00F2068F">
      <w:pPr>
        <w:pStyle w:val="NormalWeb"/>
      </w:pPr>
      <w:proofErr w:type="spellStart"/>
      <w:r>
        <w:t>Kasurinen</w:t>
      </w:r>
      <w:proofErr w:type="spellEnd"/>
      <w:r>
        <w:t xml:space="preserve">, J., </w:t>
      </w:r>
      <w:proofErr w:type="spellStart"/>
      <w:r>
        <w:t>Palacin</w:t>
      </w:r>
      <w:proofErr w:type="spellEnd"/>
      <w:r>
        <w:t xml:space="preserve">-Silva, M. and </w:t>
      </w:r>
      <w:proofErr w:type="spellStart"/>
      <w:r>
        <w:t>Vanhala</w:t>
      </w:r>
      <w:proofErr w:type="spellEnd"/>
      <w:r>
        <w:t xml:space="preserve">, E. (May 20, 2017) </w:t>
      </w:r>
      <w:r>
        <w:rPr>
          <w:i/>
          <w:iCs/>
        </w:rPr>
        <w:t xml:space="preserve">What concerns game </w:t>
      </w:r>
      <w:r w:rsidRPr="009A0C09">
        <w:rPr>
          <w:i/>
          <w:iCs/>
          <w:noProof/>
        </w:rPr>
        <w:t xml:space="preserve">developers? </w:t>
      </w:r>
      <w:r w:rsidRPr="009A0C09">
        <w:rPr>
          <w:noProof/>
        </w:rPr>
        <w:t>.</w:t>
      </w:r>
      <w:r>
        <w:t xml:space="preserve"> 23-23 May 2017. IEEE Press, pp. 15.</w:t>
      </w:r>
    </w:p>
    <w:p w:rsidR="00131CBD" w:rsidRDefault="00131CBD" w:rsidP="00131CBD">
      <w:pPr>
        <w:pStyle w:val="NormalWeb"/>
      </w:pPr>
      <w:r>
        <w:t xml:space="preserve">Mackay, H., Carne, C., Beynon-Davies, P. and </w:t>
      </w:r>
      <w:proofErr w:type="spellStart"/>
      <w:r>
        <w:t>Tudhope</w:t>
      </w:r>
      <w:proofErr w:type="spellEnd"/>
      <w:r>
        <w:t xml:space="preserve">, D. (2000) 'Reconfiguring the User: Using Rapid Application Development', </w:t>
      </w:r>
      <w:r>
        <w:rPr>
          <w:i/>
          <w:iCs/>
        </w:rPr>
        <w:t xml:space="preserve">Social Studies of Science, </w:t>
      </w:r>
      <w:r>
        <w:t>30(5), pp. 737-757.</w:t>
      </w:r>
    </w:p>
    <w:p w:rsidR="00B37BA0" w:rsidRDefault="00131CBD" w:rsidP="00131CBD">
      <w:pPr>
        <w:pStyle w:val="NormalWeb"/>
      </w:pPr>
      <w:r>
        <w:t xml:space="preserve">Mathur, S. and Malik, S. (2010) 'Advancements in the V-Model', </w:t>
      </w:r>
      <w:r>
        <w:rPr>
          <w:i/>
          <w:iCs/>
        </w:rPr>
        <w:t xml:space="preserve">International Journal of Computer Applications, </w:t>
      </w:r>
      <w:r>
        <w:t xml:space="preserve">1(12), pp. 29-34. </w:t>
      </w:r>
      <w:r w:rsidRPr="009A0C09">
        <w:rPr>
          <w:noProof/>
        </w:rPr>
        <w:t>doi</w:t>
      </w:r>
      <w:r>
        <w:t>: 10.5120/266-425.</w:t>
      </w:r>
    </w:p>
    <w:p w:rsidR="00F2068F" w:rsidRDefault="00F2068F" w:rsidP="00F2068F">
      <w:pPr>
        <w:pStyle w:val="NormalWeb"/>
      </w:pPr>
      <w:r>
        <w:t xml:space="preserve">Parmentier, G. and Mangematin, V. (2014) </w:t>
      </w:r>
      <w:r>
        <w:rPr>
          <w:i/>
          <w:iCs/>
        </w:rPr>
        <w:t>Orchestrating innovation with user communities in the creative industries</w:t>
      </w:r>
      <w:r>
        <w:t>.</w:t>
      </w:r>
    </w:p>
    <w:p w:rsidR="00B37BA0" w:rsidRDefault="00F2068F" w:rsidP="00F2068F">
      <w:pPr>
        <w:pStyle w:val="NormalWeb"/>
      </w:pPr>
      <w:r>
        <w:t xml:space="preserve">Schwaber, K. and Sutherland, J. (2017) </w:t>
      </w:r>
      <w:r>
        <w:rPr>
          <w:i/>
          <w:iCs/>
        </w:rPr>
        <w:t xml:space="preserve">The Scrum Guide. </w:t>
      </w:r>
      <w:r>
        <w:t xml:space="preserve">Available at: </w:t>
      </w:r>
      <w:hyperlink r:id="rId17" w:tgtFrame="_blank" w:history="1">
        <w:r>
          <w:rPr>
            <w:rStyle w:val="Hyperlink"/>
          </w:rPr>
          <w:t>https://www.scrumguides.org/docs/scrumguide/v2017/2017-Scrum-Guide-US.pdf</w:t>
        </w:r>
      </w:hyperlink>
      <w:r>
        <w:t xml:space="preserve"> (Accessed: 10.12.18).</w:t>
      </w:r>
    </w:p>
    <w:p w:rsidR="00B37BA0" w:rsidRDefault="00F2068F" w:rsidP="00131CBD">
      <w:pPr>
        <w:pStyle w:val="NormalWeb"/>
      </w:pPr>
      <w:r>
        <w:t xml:space="preserve">Scrum Alliance (2015) </w:t>
      </w:r>
      <w:r>
        <w:rPr>
          <w:i/>
          <w:iCs/>
        </w:rPr>
        <w:t xml:space="preserve">The 2015 State of Scrum Report. </w:t>
      </w:r>
      <w:r>
        <w:t xml:space="preserve">Scrum Alliance. Available at: </w:t>
      </w:r>
      <w:hyperlink r:id="rId18" w:tgtFrame="_blank" w:history="1">
        <w:r>
          <w:rPr>
            <w:rStyle w:val="Hyperlink"/>
          </w:rPr>
          <w:t>https://www.scrumalliance.org/ScrumRedesignDEVSite/media/scrumalliancemedia/files%20and%20pdfs/state%20of%20scrum/scrum-alliance-state-of-scrum-2015.pdf</w:t>
        </w:r>
      </w:hyperlink>
      <w:r>
        <w:t xml:space="preserve"> (Accessed:15.12.18</w:t>
      </w:r>
      <w:r w:rsidRPr="009A0C09">
        <w:rPr>
          <w:noProof/>
        </w:rPr>
        <w:t>) .</w:t>
      </w:r>
    </w:p>
    <w:p w:rsidR="00F2068F" w:rsidRDefault="00F2068F" w:rsidP="00131CBD">
      <w:pPr>
        <w:pStyle w:val="NormalWeb"/>
      </w:pPr>
      <w:r>
        <w:t xml:space="preserve">SpiraTeam (2017) </w:t>
      </w:r>
      <w:r>
        <w:rPr>
          <w:i/>
          <w:iCs/>
        </w:rPr>
        <w:t xml:space="preserve">What is Application Life cycle Management? </w:t>
      </w:r>
      <w:r>
        <w:t xml:space="preserve">Available at: </w:t>
      </w:r>
      <w:hyperlink r:id="rId19" w:tgtFrame="_blank" w:history="1">
        <w:r>
          <w:rPr>
            <w:rStyle w:val="Hyperlink"/>
          </w:rPr>
          <w:t>https://www.inflectra.com/spirateam/highlights/understanding-alm-tools.aspx</w:t>
        </w:r>
      </w:hyperlink>
      <w:r>
        <w:t xml:space="preserve"> (Accessed:15.12.18</w:t>
      </w:r>
      <w:r w:rsidRPr="009A0C09">
        <w:rPr>
          <w:noProof/>
        </w:rPr>
        <w:t>) .</w:t>
      </w:r>
    </w:p>
    <w:p w:rsidR="00F2068F" w:rsidRDefault="00F2068F" w:rsidP="00131CBD">
      <w:pPr>
        <w:pStyle w:val="NormalWeb"/>
      </w:pPr>
      <w:r>
        <w:t xml:space="preserve">Standish Group (2011) </w:t>
      </w:r>
      <w:r>
        <w:rPr>
          <w:i/>
          <w:iCs/>
        </w:rPr>
        <w:t xml:space="preserve">CHAOS Report. </w:t>
      </w:r>
      <w:r>
        <w:t xml:space="preserve">The Standish Group. Available at: </w:t>
      </w:r>
      <w:hyperlink r:id="rId20" w:tgtFrame="_blank" w:history="1">
        <w:r>
          <w:rPr>
            <w:rStyle w:val="Hyperlink"/>
          </w:rPr>
          <w:t>https://www.mountaingoatsoftware.com/blog/agile-succeeds-three-times-more-often-than-waterfall/comments</w:t>
        </w:r>
      </w:hyperlink>
      <w:r>
        <w:t xml:space="preserve"> (Accessed: 29.12.18).Stare, A. (2014) </w:t>
      </w:r>
      <w:r>
        <w:rPr>
          <w:i/>
          <w:iCs/>
        </w:rPr>
        <w:t>Agile Project Management in Product Development Projects</w:t>
      </w:r>
    </w:p>
    <w:p w:rsidR="005F0508" w:rsidRDefault="00A45E2C" w:rsidP="00A45E2C">
      <w:pPr>
        <w:pStyle w:val="Heading1"/>
      </w:pPr>
      <w:r>
        <w:lastRenderedPageBreak/>
        <w:t>Appendix A</w:t>
      </w:r>
    </w:p>
    <w:p w:rsidR="00BC5931" w:rsidRDefault="00BC5931" w:rsidP="00A45E2C"/>
    <w:p w:rsidR="00BC5931" w:rsidRDefault="00BC5931" w:rsidP="00A45E2C"/>
    <w:p w:rsidR="00BC5931" w:rsidRDefault="00BC5931" w:rsidP="00A45E2C"/>
    <w:p w:rsidR="00BC5931" w:rsidRDefault="00BC5931" w:rsidP="00A45E2C">
      <w:r>
        <w:rPr>
          <w:noProof/>
        </w:rPr>
        <mc:AlternateContent>
          <mc:Choice Requires="wps">
            <w:drawing>
              <wp:anchor distT="0" distB="0" distL="114300" distR="114300" simplePos="0" relativeHeight="251661312" behindDoc="0" locked="0" layoutInCell="1" allowOverlap="1" wp14:anchorId="0B59377E" wp14:editId="78B29976">
                <wp:simplePos x="0" y="0"/>
                <wp:positionH relativeFrom="margin">
                  <wp:align>left</wp:align>
                </wp:positionH>
                <wp:positionV relativeFrom="paragraph">
                  <wp:posOffset>6709410</wp:posOffset>
                </wp:positionV>
                <wp:extent cx="5363210" cy="635"/>
                <wp:effectExtent l="0" t="0" r="8890" b="8255"/>
                <wp:wrapSquare wrapText="bothSides"/>
                <wp:docPr id="9" name="Text Box 9"/>
                <wp:cNvGraphicFramePr/>
                <a:graphic xmlns:a="http://schemas.openxmlformats.org/drawingml/2006/main">
                  <a:graphicData uri="http://schemas.microsoft.com/office/word/2010/wordprocessingShape">
                    <wps:wsp>
                      <wps:cNvSpPr txBox="1"/>
                      <wps:spPr>
                        <a:xfrm>
                          <a:off x="0" y="0"/>
                          <a:ext cx="5363210" cy="635"/>
                        </a:xfrm>
                        <a:prstGeom prst="rect">
                          <a:avLst/>
                        </a:prstGeom>
                        <a:solidFill>
                          <a:prstClr val="white"/>
                        </a:solidFill>
                        <a:ln>
                          <a:noFill/>
                        </a:ln>
                      </wps:spPr>
                      <wps:txbx>
                        <w:txbxContent>
                          <w:p w:rsidR="00A45E2C" w:rsidRPr="00FE740A" w:rsidRDefault="00A45E2C" w:rsidP="00A45E2C">
                            <w:pPr>
                              <w:pStyle w:val="Caption"/>
                              <w:rPr>
                                <w:noProof/>
                              </w:rPr>
                            </w:pPr>
                            <w:r>
                              <w:t>Example of Work breakdown structure from my group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B59377E" id="_x0000_t202" coordsize="21600,21600" o:spt="202" path="m,l,21600r21600,l21600,xe">
                <v:stroke joinstyle="miter"/>
                <v:path gradientshapeok="t" o:connecttype="rect"/>
              </v:shapetype>
              <v:shape id="Text Box 9" o:spid="_x0000_s1026" type="#_x0000_t202" style="position:absolute;margin-left:0;margin-top:528.3pt;width:422.3pt;height:.05pt;z-index:2516613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" stroked="f">
                <v:textbox style="mso-fit-shape-to-text:t" inset="0,0,0,0">
                  <w:txbxContent>
                    <w:p w:rsidR="00A45E2C" w:rsidRPr="00FE740A" w:rsidRDefault="00A45E2C" w:rsidP="00A45E2C">
                      <w:pPr>
                        <w:pStyle w:val="Caption"/>
                        <w:rPr>
                          <w:noProof/>
                        </w:rPr>
                      </w:pPr>
                      <w:r>
                        <w:t>Example of Work breakdown structure from my group project</w:t>
                      </w:r>
                    </w:p>
                  </w:txbxContent>
                </v:textbox>
                <w10:wrap type="square" anchorx="margin"/>
              </v:shape>
            </w:pict>
          </mc:Fallback>
        </mc:AlternateContent>
      </w:r>
      <w:r>
        <w:rPr>
          <w:noProof/>
        </w:rPr>
        <w:drawing>
          <wp:anchor distT="0" distB="0" distL="114300" distR="114300" simplePos="0" relativeHeight="251659264" behindDoc="0" locked="0" layoutInCell="1" allowOverlap="1" wp14:anchorId="66BF7377" wp14:editId="59BD95EA">
            <wp:simplePos x="0" y="0"/>
            <wp:positionH relativeFrom="margin">
              <wp:align>left</wp:align>
            </wp:positionH>
            <wp:positionV relativeFrom="paragraph">
              <wp:posOffset>431800</wp:posOffset>
            </wp:positionV>
            <wp:extent cx="7148830" cy="536321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1923" b="10897"/>
                    <a:stretch/>
                  </pic:blipFill>
                  <pic:spPr bwMode="auto">
                    <a:xfrm rot="5400000">
                      <a:off x="0" y="0"/>
                      <a:ext cx="7148830" cy="53632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C5931" w:rsidRDefault="00BC5931" w:rsidP="00BC5931">
      <w:r>
        <w:br w:type="page"/>
      </w:r>
    </w:p>
    <w:p w:rsidR="00BC5931" w:rsidRDefault="00BC5931" w:rsidP="00BC5931">
      <w:pPr>
        <w:pStyle w:val="Heading1"/>
      </w:pPr>
      <w:r>
        <w:lastRenderedPageBreak/>
        <w:t>Appendix B</w:t>
      </w:r>
    </w:p>
    <w:tbl>
      <w:tblPr>
        <w:tblStyle w:val="TableGrid"/>
        <w:tblW w:w="9398" w:type="dxa"/>
        <w:tblLook w:val="04A0" w:firstRow="1" w:lastRow="0" w:firstColumn="1" w:lastColumn="0" w:noHBand="0" w:noVBand="1"/>
      </w:tblPr>
      <w:tblGrid>
        <w:gridCol w:w="1295"/>
        <w:gridCol w:w="1013"/>
        <w:gridCol w:w="1591"/>
        <w:gridCol w:w="5499"/>
      </w:tblGrid>
      <w:tr w:rsidR="00BC5931" w:rsidTr="006C56FE">
        <w:trPr>
          <w:trHeight w:val="552"/>
        </w:trPr>
        <w:tc>
          <w:tcPr>
            <w:tcW w:w="1295" w:type="dxa"/>
          </w:tcPr>
          <w:p w:rsidR="00BC5931" w:rsidRDefault="00BC5931" w:rsidP="006C56FE">
            <w:pPr>
              <w:jc w:val="center"/>
            </w:pPr>
            <w:r>
              <w:t>Likelihood</w:t>
            </w:r>
          </w:p>
        </w:tc>
        <w:tc>
          <w:tcPr>
            <w:tcW w:w="1013" w:type="dxa"/>
          </w:tcPr>
          <w:p w:rsidR="00BC5931" w:rsidRDefault="00BC5931" w:rsidP="006C56FE">
            <w:pPr>
              <w:jc w:val="center"/>
            </w:pPr>
            <w:r>
              <w:t>Impact</w:t>
            </w:r>
          </w:p>
        </w:tc>
        <w:tc>
          <w:tcPr>
            <w:tcW w:w="1591" w:type="dxa"/>
          </w:tcPr>
          <w:p w:rsidR="00BC5931" w:rsidRDefault="00BC5931" w:rsidP="006C56FE">
            <w:pPr>
              <w:jc w:val="center"/>
            </w:pPr>
            <w:r>
              <w:t>Combined</w:t>
            </w:r>
          </w:p>
        </w:tc>
        <w:tc>
          <w:tcPr>
            <w:tcW w:w="5499" w:type="dxa"/>
          </w:tcPr>
          <w:p w:rsidR="00BC5931" w:rsidRDefault="00BC5931" w:rsidP="006C56FE">
            <w:pPr>
              <w:jc w:val="center"/>
            </w:pPr>
            <w:r>
              <w:t>Risk</w:t>
            </w:r>
          </w:p>
        </w:tc>
      </w:tr>
      <w:tr w:rsidR="00BC5931" w:rsidTr="006C56FE">
        <w:trPr>
          <w:trHeight w:val="552"/>
        </w:trPr>
        <w:tc>
          <w:tcPr>
            <w:tcW w:w="1295" w:type="dxa"/>
          </w:tcPr>
          <w:p w:rsidR="00BC5931" w:rsidRDefault="00BC5931" w:rsidP="006C56FE">
            <w:pPr>
              <w:jc w:val="center"/>
            </w:pPr>
            <w:r>
              <w:t>1</w:t>
            </w:r>
          </w:p>
        </w:tc>
        <w:tc>
          <w:tcPr>
            <w:tcW w:w="1013" w:type="dxa"/>
          </w:tcPr>
          <w:p w:rsidR="00BC5931" w:rsidRDefault="00BC5931" w:rsidP="006C56FE">
            <w:pPr>
              <w:jc w:val="center"/>
            </w:pPr>
            <w:r>
              <w:t>1</w:t>
            </w:r>
          </w:p>
        </w:tc>
        <w:tc>
          <w:tcPr>
            <w:tcW w:w="1591" w:type="dxa"/>
          </w:tcPr>
          <w:p w:rsidR="00BC5931" w:rsidRDefault="00BC5931" w:rsidP="006C56FE">
            <w:pPr>
              <w:jc w:val="center"/>
            </w:pPr>
            <w:r>
              <w:t>3</w:t>
            </w:r>
          </w:p>
        </w:tc>
        <w:tc>
          <w:tcPr>
            <w:tcW w:w="5499" w:type="dxa"/>
          </w:tcPr>
          <w:p w:rsidR="00BC5931" w:rsidRDefault="00BC5931" w:rsidP="006C56FE">
            <w:pPr>
              <w:jc w:val="center"/>
            </w:pPr>
            <w:r>
              <w:t xml:space="preserve">No </w:t>
            </w:r>
            <w:r w:rsidRPr="009A0C09">
              <w:rPr>
                <w:noProof/>
              </w:rPr>
              <w:t>playtesters</w:t>
            </w:r>
            <w:r>
              <w:t xml:space="preserve"> for </w:t>
            </w:r>
            <w:r w:rsidR="009A0C09">
              <w:t xml:space="preserve">the </w:t>
            </w:r>
            <w:r w:rsidRPr="009A0C09">
              <w:rPr>
                <w:noProof/>
              </w:rPr>
              <w:t>game</w:t>
            </w:r>
            <w:r>
              <w:t xml:space="preserve"> </w:t>
            </w:r>
          </w:p>
        </w:tc>
      </w:tr>
      <w:tr w:rsidR="00BC5931" w:rsidTr="006C56FE">
        <w:trPr>
          <w:trHeight w:val="552"/>
        </w:trPr>
        <w:tc>
          <w:tcPr>
            <w:tcW w:w="1295" w:type="dxa"/>
          </w:tcPr>
          <w:p w:rsidR="00BC5931" w:rsidRDefault="00BC5931" w:rsidP="006C56FE">
            <w:pPr>
              <w:jc w:val="center"/>
            </w:pPr>
            <w:r>
              <w:t>2</w:t>
            </w:r>
          </w:p>
        </w:tc>
        <w:tc>
          <w:tcPr>
            <w:tcW w:w="1013" w:type="dxa"/>
          </w:tcPr>
          <w:p w:rsidR="00BC5931" w:rsidRDefault="00BC5931" w:rsidP="006C56FE">
            <w:pPr>
              <w:jc w:val="center"/>
            </w:pPr>
            <w:r>
              <w:t>3</w:t>
            </w:r>
          </w:p>
        </w:tc>
        <w:tc>
          <w:tcPr>
            <w:tcW w:w="1591" w:type="dxa"/>
          </w:tcPr>
          <w:p w:rsidR="00BC5931" w:rsidRDefault="00BC5931" w:rsidP="006C56FE">
            <w:pPr>
              <w:jc w:val="center"/>
            </w:pPr>
            <w:r>
              <w:t>4</w:t>
            </w:r>
          </w:p>
        </w:tc>
        <w:tc>
          <w:tcPr>
            <w:tcW w:w="5499" w:type="dxa"/>
          </w:tcPr>
          <w:p w:rsidR="00BC5931" w:rsidRDefault="00BC5931" w:rsidP="006C56FE">
            <w:pPr>
              <w:jc w:val="center"/>
            </w:pPr>
            <w:r>
              <w:t>Unable to achieve specific emotion</w:t>
            </w:r>
          </w:p>
        </w:tc>
      </w:tr>
      <w:tr w:rsidR="00BC5931" w:rsidTr="006C56FE">
        <w:trPr>
          <w:trHeight w:val="552"/>
        </w:trPr>
        <w:tc>
          <w:tcPr>
            <w:tcW w:w="1295" w:type="dxa"/>
          </w:tcPr>
          <w:p w:rsidR="00BC5931" w:rsidRDefault="00BC5931" w:rsidP="006C56FE">
            <w:pPr>
              <w:jc w:val="center"/>
            </w:pPr>
            <w:r>
              <w:t>3</w:t>
            </w:r>
          </w:p>
        </w:tc>
        <w:tc>
          <w:tcPr>
            <w:tcW w:w="1013" w:type="dxa"/>
          </w:tcPr>
          <w:p w:rsidR="00BC5931" w:rsidRDefault="00BC5931" w:rsidP="006C56FE">
            <w:pPr>
              <w:jc w:val="center"/>
            </w:pPr>
            <w:r>
              <w:t>5</w:t>
            </w:r>
          </w:p>
        </w:tc>
        <w:tc>
          <w:tcPr>
            <w:tcW w:w="1591" w:type="dxa"/>
          </w:tcPr>
          <w:p w:rsidR="00BC5931" w:rsidRDefault="00BC5931" w:rsidP="006C56FE">
            <w:pPr>
              <w:jc w:val="center"/>
            </w:pPr>
            <w:r>
              <w:t>8</w:t>
            </w:r>
          </w:p>
        </w:tc>
        <w:tc>
          <w:tcPr>
            <w:tcW w:w="5499" w:type="dxa"/>
          </w:tcPr>
          <w:p w:rsidR="00BC5931" w:rsidRDefault="00BC5931" w:rsidP="006C56FE">
            <w:pPr>
              <w:jc w:val="center"/>
            </w:pPr>
            <w:r>
              <w:t>2 Week prototype goal</w:t>
            </w:r>
          </w:p>
        </w:tc>
      </w:tr>
      <w:tr w:rsidR="00BC5931" w:rsidTr="006C56FE">
        <w:trPr>
          <w:trHeight w:val="552"/>
        </w:trPr>
        <w:tc>
          <w:tcPr>
            <w:tcW w:w="1295" w:type="dxa"/>
          </w:tcPr>
          <w:p w:rsidR="00BC5931" w:rsidRDefault="00BC5931" w:rsidP="006C56FE">
            <w:pPr>
              <w:jc w:val="center"/>
            </w:pPr>
            <w:r>
              <w:t>4</w:t>
            </w:r>
          </w:p>
        </w:tc>
        <w:tc>
          <w:tcPr>
            <w:tcW w:w="1013" w:type="dxa"/>
          </w:tcPr>
          <w:p w:rsidR="00BC5931" w:rsidRDefault="00BC5931" w:rsidP="006C56FE">
            <w:pPr>
              <w:jc w:val="center"/>
            </w:pPr>
            <w:r>
              <w:t>2</w:t>
            </w:r>
          </w:p>
        </w:tc>
        <w:tc>
          <w:tcPr>
            <w:tcW w:w="1591" w:type="dxa"/>
          </w:tcPr>
          <w:p w:rsidR="00BC5931" w:rsidRDefault="00BC5931" w:rsidP="006C56FE">
            <w:pPr>
              <w:jc w:val="center"/>
            </w:pPr>
            <w:r>
              <w:t>7</w:t>
            </w:r>
          </w:p>
        </w:tc>
        <w:tc>
          <w:tcPr>
            <w:tcW w:w="5499" w:type="dxa"/>
          </w:tcPr>
          <w:p w:rsidR="00BC5931" w:rsidRDefault="00BC5931" w:rsidP="006C56FE">
            <w:pPr>
              <w:jc w:val="center"/>
            </w:pPr>
            <w:r>
              <w:t>Over scope</w:t>
            </w:r>
          </w:p>
        </w:tc>
      </w:tr>
      <w:tr w:rsidR="00BC5931" w:rsidTr="006C56FE">
        <w:trPr>
          <w:trHeight w:val="552"/>
        </w:trPr>
        <w:tc>
          <w:tcPr>
            <w:tcW w:w="1295" w:type="dxa"/>
          </w:tcPr>
          <w:p w:rsidR="00BC5931" w:rsidRDefault="00BC5931" w:rsidP="006C56FE">
            <w:pPr>
              <w:jc w:val="center"/>
            </w:pPr>
            <w:r>
              <w:t>5</w:t>
            </w:r>
          </w:p>
        </w:tc>
        <w:tc>
          <w:tcPr>
            <w:tcW w:w="1013" w:type="dxa"/>
          </w:tcPr>
          <w:p w:rsidR="00BC5931" w:rsidRDefault="00BC5931" w:rsidP="006C56FE">
            <w:pPr>
              <w:jc w:val="center"/>
            </w:pPr>
            <w:r>
              <w:t>4</w:t>
            </w:r>
          </w:p>
        </w:tc>
        <w:tc>
          <w:tcPr>
            <w:tcW w:w="1591" w:type="dxa"/>
          </w:tcPr>
          <w:p w:rsidR="00BC5931" w:rsidRDefault="00BC5931" w:rsidP="006C56FE">
            <w:pPr>
              <w:jc w:val="center"/>
            </w:pPr>
            <w:r>
              <w:t>9</w:t>
            </w:r>
          </w:p>
        </w:tc>
        <w:tc>
          <w:tcPr>
            <w:tcW w:w="5499" w:type="dxa"/>
          </w:tcPr>
          <w:p w:rsidR="00BC5931" w:rsidRDefault="00BC5931" w:rsidP="00BC5931">
            <w:pPr>
              <w:keepNext/>
              <w:jc w:val="center"/>
            </w:pPr>
            <w:r>
              <w:t xml:space="preserve">Tools used in </w:t>
            </w:r>
            <w:r w:rsidR="009A0C09">
              <w:t xml:space="preserve">the </w:t>
            </w:r>
            <w:r w:rsidRPr="009A0C09">
              <w:rPr>
                <w:noProof/>
              </w:rPr>
              <w:t>project</w:t>
            </w:r>
          </w:p>
        </w:tc>
      </w:tr>
    </w:tbl>
    <w:p w:rsidR="00B37BA0" w:rsidRDefault="00BC5931" w:rsidP="00BC5931">
      <w:pPr>
        <w:pStyle w:val="Caption"/>
      </w:pPr>
      <w:r>
        <w:t xml:space="preserve">Risk Assessment: Example </w:t>
      </w:r>
      <w:r w:rsidR="009A0C09">
        <w:t xml:space="preserve">is </w:t>
      </w:r>
      <w:r w:rsidRPr="009A0C09">
        <w:rPr>
          <w:noProof/>
        </w:rPr>
        <w:t>taken</w:t>
      </w:r>
      <w:r>
        <w:t xml:space="preserve"> from </w:t>
      </w:r>
      <w:r w:rsidR="009A0C09" w:rsidRPr="009A0C09">
        <w:rPr>
          <w:noProof/>
        </w:rPr>
        <w:t xml:space="preserve">my </w:t>
      </w:r>
      <w:r w:rsidRPr="009A0C09">
        <w:rPr>
          <w:noProof/>
        </w:rPr>
        <w:t>group</w:t>
      </w:r>
      <w:r>
        <w:t xml:space="preserve"> project</w:t>
      </w:r>
    </w:p>
    <w:p w:rsidR="00B37BA0" w:rsidRDefault="00B37BA0" w:rsidP="00B37BA0">
      <w:pPr>
        <w:rPr>
          <w:color w:val="1F497D" w:themeColor="text2"/>
          <w:sz w:val="18"/>
          <w:szCs w:val="18"/>
        </w:rPr>
      </w:pPr>
      <w:r>
        <w:br w:type="page"/>
      </w:r>
    </w:p>
    <w:p w:rsidR="00A45E2C" w:rsidRDefault="00B37BA0" w:rsidP="00B37BA0">
      <w:pPr>
        <w:pStyle w:val="Heading1"/>
      </w:pPr>
      <w:r>
        <w:lastRenderedPageBreak/>
        <w:t>Appendix C</w:t>
      </w:r>
    </w:p>
    <w:tbl>
      <w:tblPr>
        <w:tblStyle w:val="TableGrid"/>
        <w:tblpPr w:leftFromText="180" w:rightFromText="180" w:vertAnchor="text" w:horzAnchor="page" w:tblpX="289" w:tblpY="579"/>
        <w:tblW w:w="11326" w:type="dxa"/>
        <w:tblLayout w:type="fixed"/>
        <w:tblLook w:val="04A0" w:firstRow="1" w:lastRow="0" w:firstColumn="1" w:lastColumn="0" w:noHBand="0" w:noVBand="1"/>
      </w:tblPr>
      <w:tblGrid>
        <w:gridCol w:w="3477"/>
        <w:gridCol w:w="4070"/>
        <w:gridCol w:w="3779"/>
      </w:tblGrid>
      <w:tr w:rsidR="00B37BA0" w:rsidTr="00B37BA0">
        <w:trPr>
          <w:trHeight w:val="416"/>
        </w:trPr>
        <w:tc>
          <w:tcPr>
            <w:tcW w:w="3477" w:type="dxa"/>
          </w:tcPr>
          <w:p w:rsidR="00B37BA0" w:rsidRPr="0088506B" w:rsidRDefault="00B37BA0" w:rsidP="006C56FE">
            <w:pPr>
              <w:pStyle w:val="BodyText"/>
              <w:rPr>
                <w:rStyle w:val="Strong"/>
                <w:bCs w:val="0"/>
              </w:rPr>
            </w:pPr>
            <w:r w:rsidRPr="0088506B">
              <w:rPr>
                <w:rStyle w:val="Strong"/>
                <w:bCs w:val="0"/>
              </w:rPr>
              <w:t>Product Owner</w:t>
            </w:r>
          </w:p>
        </w:tc>
        <w:tc>
          <w:tcPr>
            <w:tcW w:w="4070" w:type="dxa"/>
          </w:tcPr>
          <w:p w:rsidR="00B37BA0" w:rsidRPr="0088506B" w:rsidRDefault="00B37BA0" w:rsidP="006C56FE">
            <w:pPr>
              <w:pStyle w:val="BodyText"/>
              <w:rPr>
                <w:rStyle w:val="Strong"/>
                <w:bCs w:val="0"/>
              </w:rPr>
            </w:pPr>
            <w:r w:rsidRPr="0088506B">
              <w:rPr>
                <w:rStyle w:val="Strong"/>
                <w:bCs w:val="0"/>
              </w:rPr>
              <w:t>Development Team</w:t>
            </w:r>
          </w:p>
        </w:tc>
        <w:tc>
          <w:tcPr>
            <w:tcW w:w="3779" w:type="dxa"/>
          </w:tcPr>
          <w:p w:rsidR="00B37BA0" w:rsidRPr="0088506B" w:rsidRDefault="00B37BA0" w:rsidP="006C56FE">
            <w:pPr>
              <w:pStyle w:val="BodyText"/>
              <w:rPr>
                <w:rStyle w:val="Strong"/>
                <w:bCs w:val="0"/>
              </w:rPr>
            </w:pPr>
            <w:r w:rsidRPr="0088506B">
              <w:rPr>
                <w:rStyle w:val="Strong"/>
                <w:bCs w:val="0"/>
              </w:rPr>
              <w:t>Scrum Master</w:t>
            </w:r>
          </w:p>
        </w:tc>
      </w:tr>
      <w:tr w:rsidR="00B37BA0" w:rsidTr="00B37BA0">
        <w:trPr>
          <w:trHeight w:val="391"/>
        </w:trPr>
        <w:tc>
          <w:tcPr>
            <w:tcW w:w="3477" w:type="dxa"/>
          </w:tcPr>
          <w:p w:rsidR="00B37BA0" w:rsidRDefault="00B37BA0" w:rsidP="006C56FE">
            <w:pPr>
              <w:pStyle w:val="BodyText"/>
              <w:rPr>
                <w:rStyle w:val="Strong"/>
                <w:b w:val="0"/>
                <w:bCs w:val="0"/>
              </w:rPr>
            </w:pPr>
            <w:r>
              <w:rPr>
                <w:rStyle w:val="Strong"/>
                <w:b w:val="0"/>
                <w:bCs w:val="0"/>
              </w:rPr>
              <w:t>Clear product backlog</w:t>
            </w:r>
          </w:p>
        </w:tc>
        <w:tc>
          <w:tcPr>
            <w:tcW w:w="4070" w:type="dxa"/>
          </w:tcPr>
          <w:p w:rsidR="00B37BA0" w:rsidRDefault="00B37BA0" w:rsidP="006C56FE">
            <w:pPr>
              <w:pStyle w:val="BodyText"/>
              <w:rPr>
                <w:rStyle w:val="Strong"/>
                <w:b w:val="0"/>
                <w:bCs w:val="0"/>
              </w:rPr>
            </w:pPr>
            <w:r>
              <w:rPr>
                <w:rStyle w:val="Strong"/>
                <w:b w:val="0"/>
                <w:bCs w:val="0"/>
              </w:rPr>
              <w:t xml:space="preserve">Self-organizing, </w:t>
            </w:r>
          </w:p>
        </w:tc>
        <w:tc>
          <w:tcPr>
            <w:tcW w:w="3779" w:type="dxa"/>
          </w:tcPr>
          <w:p w:rsidR="00B37BA0" w:rsidRDefault="009A0C09" w:rsidP="006C56FE">
            <w:pPr>
              <w:pStyle w:val="BodyText"/>
              <w:rPr>
                <w:rStyle w:val="Strong"/>
                <w:b w:val="0"/>
                <w:bCs w:val="0"/>
              </w:rPr>
            </w:pPr>
            <w:r>
              <w:rPr>
                <w:rStyle w:val="Strong"/>
                <w:b w:val="0"/>
                <w:bCs w:val="0"/>
                <w:noProof/>
              </w:rPr>
              <w:t xml:space="preserve">the </w:t>
            </w:r>
            <w:r w:rsidR="00B37BA0" w:rsidRPr="009A0C09">
              <w:rPr>
                <w:rStyle w:val="Strong"/>
                <w:b w:val="0"/>
                <w:bCs w:val="0"/>
                <w:noProof/>
              </w:rPr>
              <w:t>scope</w:t>
            </w:r>
            <w:r w:rsidR="00B37BA0">
              <w:rPr>
                <w:rStyle w:val="Strong"/>
                <w:b w:val="0"/>
                <w:bCs w:val="0"/>
              </w:rPr>
              <w:t xml:space="preserve"> </w:t>
            </w:r>
            <w:r w:rsidR="00B37BA0">
              <w:rPr>
                <w:rStyle w:val="Strong"/>
                <w:b w:val="0"/>
                <w:bCs w:val="0"/>
                <w:noProof/>
              </w:rPr>
              <w:t>is</w:t>
            </w:r>
            <w:r w:rsidR="00B37BA0">
              <w:rPr>
                <w:rStyle w:val="Strong"/>
                <w:b w:val="0"/>
                <w:bCs w:val="0"/>
              </w:rPr>
              <w:t xml:space="preserve"> understood by everyone</w:t>
            </w:r>
          </w:p>
        </w:tc>
      </w:tr>
      <w:tr w:rsidR="00B37BA0" w:rsidTr="00B37BA0">
        <w:trPr>
          <w:trHeight w:val="416"/>
        </w:trPr>
        <w:tc>
          <w:tcPr>
            <w:tcW w:w="3477" w:type="dxa"/>
          </w:tcPr>
          <w:p w:rsidR="00B37BA0" w:rsidRDefault="00B37BA0" w:rsidP="006C56FE">
            <w:pPr>
              <w:pStyle w:val="BodyText"/>
              <w:rPr>
                <w:rStyle w:val="Strong"/>
                <w:b w:val="0"/>
                <w:bCs w:val="0"/>
              </w:rPr>
            </w:pPr>
            <w:r>
              <w:rPr>
                <w:rStyle w:val="Strong"/>
                <w:b w:val="0"/>
                <w:bCs w:val="0"/>
              </w:rPr>
              <w:t>Ordering backlog to best achieve goals</w:t>
            </w:r>
          </w:p>
        </w:tc>
        <w:tc>
          <w:tcPr>
            <w:tcW w:w="4070" w:type="dxa"/>
          </w:tcPr>
          <w:p w:rsidR="00B37BA0" w:rsidRDefault="00B37BA0" w:rsidP="006C56FE">
            <w:pPr>
              <w:pStyle w:val="BodyText"/>
              <w:rPr>
                <w:rStyle w:val="Strong"/>
                <w:b w:val="0"/>
                <w:bCs w:val="0"/>
              </w:rPr>
            </w:pPr>
            <w:r>
              <w:rPr>
                <w:rStyle w:val="Strong"/>
                <w:b w:val="0"/>
                <w:bCs w:val="0"/>
              </w:rPr>
              <w:t xml:space="preserve">Cross-functional team members, </w:t>
            </w:r>
          </w:p>
        </w:tc>
        <w:tc>
          <w:tcPr>
            <w:tcW w:w="3779" w:type="dxa"/>
          </w:tcPr>
          <w:p w:rsidR="00B37BA0" w:rsidRDefault="00B37BA0" w:rsidP="006C56FE">
            <w:pPr>
              <w:pStyle w:val="BodyText"/>
              <w:rPr>
                <w:rStyle w:val="Strong"/>
                <w:b w:val="0"/>
                <w:bCs w:val="0"/>
              </w:rPr>
            </w:pPr>
            <w:r>
              <w:rPr>
                <w:rStyle w:val="Strong"/>
                <w:b w:val="0"/>
                <w:bCs w:val="0"/>
              </w:rPr>
              <w:t xml:space="preserve">Facilitating Scrum meetings/ updating tools </w:t>
            </w:r>
          </w:p>
        </w:tc>
      </w:tr>
      <w:tr w:rsidR="00B37BA0" w:rsidTr="00B37BA0">
        <w:trPr>
          <w:trHeight w:val="391"/>
        </w:trPr>
        <w:tc>
          <w:tcPr>
            <w:tcW w:w="3477" w:type="dxa"/>
          </w:tcPr>
          <w:p w:rsidR="00B37BA0" w:rsidRDefault="00B37BA0" w:rsidP="006C56FE">
            <w:pPr>
              <w:pStyle w:val="BodyText"/>
              <w:rPr>
                <w:rStyle w:val="Strong"/>
                <w:b w:val="0"/>
                <w:bCs w:val="0"/>
              </w:rPr>
            </w:pPr>
            <w:r>
              <w:rPr>
                <w:rStyle w:val="Strong"/>
                <w:b w:val="0"/>
                <w:bCs w:val="0"/>
              </w:rPr>
              <w:t>Optimizing the value of dev teams work</w:t>
            </w:r>
          </w:p>
        </w:tc>
        <w:tc>
          <w:tcPr>
            <w:tcW w:w="4070" w:type="dxa"/>
          </w:tcPr>
          <w:p w:rsidR="00B37BA0" w:rsidRDefault="00B37BA0" w:rsidP="006C56FE">
            <w:pPr>
              <w:pStyle w:val="BodyText"/>
              <w:rPr>
                <w:rStyle w:val="Strong"/>
                <w:b w:val="0"/>
                <w:bCs w:val="0"/>
              </w:rPr>
            </w:pPr>
            <w:r>
              <w:rPr>
                <w:rStyle w:val="Strong"/>
                <w:b w:val="0"/>
                <w:bCs w:val="0"/>
              </w:rPr>
              <w:t>Accountability belongs to the dev team as a whole</w:t>
            </w:r>
          </w:p>
        </w:tc>
        <w:tc>
          <w:tcPr>
            <w:tcW w:w="3779" w:type="dxa"/>
          </w:tcPr>
          <w:p w:rsidR="00B37BA0" w:rsidRDefault="00B37BA0" w:rsidP="006C56FE">
            <w:pPr>
              <w:pStyle w:val="BodyText"/>
              <w:rPr>
                <w:rStyle w:val="Strong"/>
                <w:b w:val="0"/>
                <w:bCs w:val="0"/>
              </w:rPr>
            </w:pPr>
            <w:r>
              <w:rPr>
                <w:rStyle w:val="Strong"/>
                <w:b w:val="0"/>
                <w:bCs w:val="0"/>
              </w:rPr>
              <w:t xml:space="preserve">Coaching Dev team in Self-Organization </w:t>
            </w:r>
          </w:p>
        </w:tc>
      </w:tr>
      <w:tr w:rsidR="00B37BA0" w:rsidTr="00B37BA0">
        <w:trPr>
          <w:trHeight w:val="1755"/>
        </w:trPr>
        <w:tc>
          <w:tcPr>
            <w:tcW w:w="3477" w:type="dxa"/>
          </w:tcPr>
          <w:p w:rsidR="00B37BA0" w:rsidRDefault="00B37BA0" w:rsidP="006C56FE">
            <w:pPr>
              <w:pStyle w:val="BodyText"/>
              <w:rPr>
                <w:rStyle w:val="Strong"/>
                <w:b w:val="0"/>
                <w:bCs w:val="0"/>
              </w:rPr>
            </w:pPr>
            <w:r>
              <w:rPr>
                <w:rStyle w:val="Strong"/>
                <w:b w:val="0"/>
                <w:bCs w:val="0"/>
              </w:rPr>
              <w:t xml:space="preserve">Ensuring dev team understands the </w:t>
            </w:r>
            <w:r w:rsidRPr="00F24DDA">
              <w:rPr>
                <w:rStyle w:val="Strong"/>
                <w:b w:val="0"/>
                <w:bCs w:val="0"/>
                <w:noProof/>
              </w:rPr>
              <w:t>backlog</w:t>
            </w:r>
          </w:p>
        </w:tc>
        <w:tc>
          <w:tcPr>
            <w:tcW w:w="4070" w:type="dxa"/>
          </w:tcPr>
          <w:p w:rsidR="00B37BA0" w:rsidRDefault="00B37BA0" w:rsidP="006C56FE">
            <w:pPr>
              <w:pStyle w:val="BodyText"/>
              <w:rPr>
                <w:rStyle w:val="Strong"/>
                <w:b w:val="0"/>
                <w:bCs w:val="0"/>
              </w:rPr>
            </w:pPr>
            <w:r>
              <w:rPr>
                <w:rStyle w:val="Strong"/>
                <w:b w:val="0"/>
                <w:bCs w:val="0"/>
              </w:rPr>
              <w:t>No titles for dev team members, regardless of work</w:t>
            </w:r>
          </w:p>
        </w:tc>
        <w:tc>
          <w:tcPr>
            <w:tcW w:w="3779" w:type="dxa"/>
          </w:tcPr>
          <w:p w:rsidR="00B37BA0" w:rsidRDefault="00B37BA0" w:rsidP="00B37BA0">
            <w:pPr>
              <w:pStyle w:val="BodyText"/>
              <w:keepNext/>
              <w:rPr>
                <w:rStyle w:val="Strong"/>
                <w:b w:val="0"/>
                <w:bCs w:val="0"/>
              </w:rPr>
            </w:pPr>
            <w:r>
              <w:rPr>
                <w:rStyle w:val="Strong"/>
                <w:b w:val="0"/>
                <w:bCs w:val="0"/>
              </w:rPr>
              <w:t xml:space="preserve">Leading and coaching organization in the </w:t>
            </w:r>
            <w:r w:rsidRPr="00F24DDA">
              <w:rPr>
                <w:rStyle w:val="Strong"/>
                <w:b w:val="0"/>
                <w:bCs w:val="0"/>
                <w:noProof/>
              </w:rPr>
              <w:t>scrum</w:t>
            </w:r>
          </w:p>
        </w:tc>
      </w:tr>
    </w:tbl>
    <w:p w:rsidR="00B37BA0" w:rsidRDefault="00B37BA0" w:rsidP="00B37BA0"/>
    <w:p w:rsidR="00B37BA0" w:rsidRPr="00B37BA0" w:rsidRDefault="00B37BA0" w:rsidP="00B37BA0"/>
    <w:p w:rsidR="00B37BA0" w:rsidRDefault="00B37BA0" w:rsidP="00B37BA0">
      <w:pPr>
        <w:pStyle w:val="Caption"/>
        <w:framePr w:w="2057" w:hSpace="180" w:wrap="around" w:vAnchor="text" w:hAnchor="page" w:x="902" w:y="4070"/>
      </w:pPr>
      <w:r>
        <w:t xml:space="preserve">Scrum Team </w:t>
      </w:r>
    </w:p>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Default="00B37BA0" w:rsidP="00B37BA0">
      <w:pPr>
        <w:tabs>
          <w:tab w:val="left" w:pos="6737"/>
        </w:tabs>
      </w:pPr>
      <w:r>
        <w:tab/>
      </w:r>
    </w:p>
    <w:p w:rsidR="00B37BA0" w:rsidRDefault="00B37BA0" w:rsidP="00B37BA0">
      <w:r>
        <w:br w:type="page"/>
      </w:r>
    </w:p>
    <w:p w:rsidR="00B37BA0" w:rsidRPr="00B37BA0" w:rsidRDefault="00B37BA0" w:rsidP="00B37BA0">
      <w:pPr>
        <w:pStyle w:val="Heading1"/>
      </w:pPr>
      <w:r>
        <w:lastRenderedPageBreak/>
        <w:t>Bibliography</w:t>
      </w:r>
    </w:p>
    <w:p w:rsidR="00B37BA0" w:rsidRDefault="00B37BA0" w:rsidP="00B37BA0"/>
    <w:p w:rsidR="00B37BA0" w:rsidRDefault="00B37BA0" w:rsidP="00B37BA0">
      <w:pPr>
        <w:pStyle w:val="NormalWeb"/>
      </w:pPr>
      <w:r>
        <w:rPr>
          <w:i/>
          <w:iCs/>
        </w:rPr>
        <w:t xml:space="preserve">12th Annual State of Agile Report. </w:t>
      </w:r>
      <w:r>
        <w:t xml:space="preserve">Collab.net VersionOne.com. Available at: </w:t>
      </w:r>
      <w:hyperlink r:id="rId22" w:tgtFrame="_blank" w:history="1">
        <w:r>
          <w:rPr>
            <w:rStyle w:val="Hyperlink"/>
          </w:rPr>
          <w:t>https://explore.versionone.com/state-of-agile/versionone-12th-annual-state-of-agile-report</w:t>
        </w:r>
      </w:hyperlink>
      <w:r>
        <w:t xml:space="preserve"> (Accessed:</w:t>
      </w:r>
      <w:r w:rsidR="00F2068F">
        <w:t>15.12.18</w:t>
      </w:r>
      <w:r w:rsidR="00F2068F" w:rsidRPr="009A0C09">
        <w:rPr>
          <w:noProof/>
        </w:rPr>
        <w:t>)</w:t>
      </w:r>
      <w:r w:rsidRPr="009A0C09">
        <w:rPr>
          <w:noProof/>
        </w:rPr>
        <w:t xml:space="preserve"> .</w:t>
      </w:r>
    </w:p>
    <w:p w:rsidR="00B37BA0" w:rsidRDefault="00B37BA0" w:rsidP="00B37BA0">
      <w:pPr>
        <w:pStyle w:val="NormalWeb"/>
      </w:pPr>
      <w:r>
        <w:t xml:space="preserve">Alexander, M. (2018) </w:t>
      </w:r>
      <w:r>
        <w:rPr>
          <w:i/>
          <w:iCs/>
        </w:rPr>
        <w:t xml:space="preserve">How to pick the best project management methodology for success. </w:t>
      </w:r>
      <w:r>
        <w:t xml:space="preserve">Available at: </w:t>
      </w:r>
      <w:hyperlink r:id="rId23" w:tgtFrame="_blank" w:history="1">
        <w:r>
          <w:rPr>
            <w:rStyle w:val="Hyperlink"/>
          </w:rPr>
          <w:t>https://www.cio.com/article/2950579/methodology-frameworks/how-to-pick-a-project-management-methodology.html</w:t>
        </w:r>
      </w:hyperlink>
      <w:r>
        <w:t xml:space="preserve"> (Accessed: Dec 20, 2018).</w:t>
      </w:r>
    </w:p>
    <w:p w:rsidR="00B37BA0" w:rsidRDefault="00B37BA0" w:rsidP="00B37BA0">
      <w:pPr>
        <w:pStyle w:val="NormalWeb"/>
      </w:pPr>
      <w:r>
        <w:t xml:space="preserve">Anonymous (2009) 'An Agile Cure for All Ills?', </w:t>
      </w:r>
      <w:r>
        <w:rPr>
          <w:i/>
          <w:iCs/>
        </w:rPr>
        <w:t xml:space="preserve">IEEE Software, </w:t>
      </w:r>
      <w:r>
        <w:t xml:space="preserve">26(6), pp. 8. </w:t>
      </w:r>
      <w:r w:rsidRPr="009A0C09">
        <w:rPr>
          <w:noProof/>
        </w:rPr>
        <w:t>doi</w:t>
      </w:r>
      <w:r>
        <w:t>: 10.1109/MS.2009.168.</w:t>
      </w:r>
    </w:p>
    <w:p w:rsidR="00B37BA0" w:rsidRDefault="00B37BA0" w:rsidP="00B37BA0">
      <w:pPr>
        <w:pStyle w:val="NormalWeb"/>
      </w:pPr>
      <w:proofErr w:type="spellStart"/>
      <w:r>
        <w:t>Azanha</w:t>
      </w:r>
      <w:proofErr w:type="spellEnd"/>
      <w:r>
        <w:t xml:space="preserve">, A., Ana Rita </w:t>
      </w:r>
      <w:proofErr w:type="spellStart"/>
      <w:r>
        <w:t>Tiradentes</w:t>
      </w:r>
      <w:proofErr w:type="spellEnd"/>
      <w:r>
        <w:t xml:space="preserve"> Terra </w:t>
      </w:r>
      <w:proofErr w:type="spellStart"/>
      <w:r>
        <w:t>Argoud</w:t>
      </w:r>
      <w:proofErr w:type="spellEnd"/>
      <w:r>
        <w:t xml:space="preserve">, João Batista de Camargo Junior and Pedro </w:t>
      </w:r>
      <w:proofErr w:type="spellStart"/>
      <w:r>
        <w:t>Domingos</w:t>
      </w:r>
      <w:proofErr w:type="spellEnd"/>
      <w:r>
        <w:t xml:space="preserve"> </w:t>
      </w:r>
      <w:proofErr w:type="spellStart"/>
      <w:r>
        <w:t>Antoniolli</w:t>
      </w:r>
      <w:proofErr w:type="spellEnd"/>
      <w:r>
        <w:t xml:space="preserve"> (2017) 'Agile project management with Scrum', </w:t>
      </w:r>
      <w:r>
        <w:rPr>
          <w:i/>
          <w:iCs/>
        </w:rPr>
        <w:t xml:space="preserve">International Journal of Managing Projects in Business, </w:t>
      </w:r>
      <w:r>
        <w:t xml:space="preserve">10(1), pp. 121-142. </w:t>
      </w:r>
      <w:r w:rsidRPr="009A0C09">
        <w:rPr>
          <w:noProof/>
        </w:rPr>
        <w:t>doi</w:t>
      </w:r>
      <w:r>
        <w:t>: //dx.doi.org/10.1108/IJMPB-06-2016-0054.</w:t>
      </w:r>
    </w:p>
    <w:p w:rsidR="00B37BA0" w:rsidRDefault="00B37BA0" w:rsidP="00B37BA0">
      <w:pPr>
        <w:pStyle w:val="NormalWeb"/>
      </w:pPr>
      <w:r>
        <w:t xml:space="preserve">Ballard, G., </w:t>
      </w:r>
      <w:proofErr w:type="spellStart"/>
      <w:r>
        <w:t>Tommelein</w:t>
      </w:r>
      <w:proofErr w:type="spellEnd"/>
      <w:r>
        <w:t xml:space="preserve">, I., Morten </w:t>
      </w:r>
      <w:proofErr w:type="spellStart"/>
      <w:r>
        <w:t>Schiefloe</w:t>
      </w:r>
      <w:proofErr w:type="spellEnd"/>
      <w:r>
        <w:t xml:space="preserve">, P. and </w:t>
      </w:r>
      <w:proofErr w:type="spellStart"/>
      <w:r>
        <w:t>Rolstadås</w:t>
      </w:r>
      <w:proofErr w:type="spellEnd"/>
      <w:r>
        <w:t>, A. (2008) 'International journal of managing projects in business', 7(4), pp. 638-660.</w:t>
      </w:r>
    </w:p>
    <w:p w:rsidR="00B37BA0" w:rsidRDefault="00B37BA0" w:rsidP="00B37BA0">
      <w:pPr>
        <w:pStyle w:val="NormalWeb"/>
      </w:pPr>
      <w:r>
        <w:t xml:space="preserve">Beck, K. (1999) 'Embracing change with extreme programming', </w:t>
      </w:r>
      <w:r>
        <w:rPr>
          <w:i/>
          <w:iCs/>
        </w:rPr>
        <w:t xml:space="preserve">Computer, </w:t>
      </w:r>
      <w:r>
        <w:t xml:space="preserve">32(10), pp. 70-77. </w:t>
      </w:r>
      <w:r w:rsidRPr="009A0C09">
        <w:rPr>
          <w:noProof/>
        </w:rPr>
        <w:t>doi</w:t>
      </w:r>
      <w:r>
        <w:t>: 10.1109/2.796139.</w:t>
      </w:r>
    </w:p>
    <w:p w:rsidR="00B37BA0" w:rsidRDefault="00B37BA0" w:rsidP="00B37BA0">
      <w:pPr>
        <w:pStyle w:val="NormalWeb"/>
      </w:pPr>
      <w:r>
        <w:t xml:space="preserve">Brown, S.L. and Eisenhardt, K.M. (1995) 'Product development: Past research, present findings, and </w:t>
      </w:r>
      <w:proofErr w:type="spellStart"/>
      <w:r>
        <w:t>fu</w:t>
      </w:r>
      <w:proofErr w:type="spellEnd"/>
      <w:r>
        <w:t xml:space="preserve">', </w:t>
      </w:r>
      <w:r>
        <w:rPr>
          <w:i/>
          <w:iCs/>
        </w:rPr>
        <w:t xml:space="preserve">Academy of </w:t>
      </w:r>
      <w:proofErr w:type="spellStart"/>
      <w:r>
        <w:rPr>
          <w:i/>
          <w:iCs/>
        </w:rPr>
        <w:t>Management.The</w:t>
      </w:r>
      <w:proofErr w:type="spellEnd"/>
      <w:r>
        <w:rPr>
          <w:i/>
          <w:iCs/>
        </w:rPr>
        <w:t xml:space="preserve"> Academy of Management Review, </w:t>
      </w:r>
      <w:r>
        <w:t>20(2), pp. 343.</w:t>
      </w:r>
    </w:p>
    <w:p w:rsidR="00B37BA0" w:rsidRDefault="00B37BA0" w:rsidP="00B37BA0">
      <w:pPr>
        <w:pStyle w:val="NormalWeb"/>
      </w:pPr>
      <w:proofErr w:type="spellStart"/>
      <w:r>
        <w:t>Bryde</w:t>
      </w:r>
      <w:proofErr w:type="spellEnd"/>
      <w:r>
        <w:t xml:space="preserve">, D.J. (2003) 'International journal of operations &amp; production management', </w:t>
      </w:r>
      <w:r>
        <w:rPr>
          <w:i/>
          <w:iCs/>
        </w:rPr>
        <w:t xml:space="preserve">International </w:t>
      </w:r>
      <w:r w:rsidRPr="009A0C09">
        <w:rPr>
          <w:i/>
          <w:iCs/>
          <w:noProof/>
        </w:rPr>
        <w:t>journal</w:t>
      </w:r>
      <w:r>
        <w:rPr>
          <w:i/>
          <w:iCs/>
        </w:rPr>
        <w:t xml:space="preserve"> of operations &amp; production management, </w:t>
      </w:r>
      <w:r>
        <w:t>23(7), pp. 775-793.</w:t>
      </w:r>
    </w:p>
    <w:p w:rsidR="00B37BA0" w:rsidRDefault="00B37BA0" w:rsidP="00B37BA0">
      <w:pPr>
        <w:pStyle w:val="NormalWeb"/>
      </w:pPr>
      <w:r>
        <w:t xml:space="preserve">Cohn, M. (2010) </w:t>
      </w:r>
      <w:r>
        <w:rPr>
          <w:i/>
          <w:iCs/>
        </w:rPr>
        <w:t xml:space="preserve">Agile Game Development with Scrum. </w:t>
      </w:r>
      <w:r>
        <w:t xml:space="preserve">1st </w:t>
      </w:r>
      <w:r w:rsidRPr="009A0C09">
        <w:rPr>
          <w:noProof/>
        </w:rPr>
        <w:t>edn</w:t>
      </w:r>
      <w:r>
        <w:t>. Boston, Massachusetts, United States: Addison-</w:t>
      </w:r>
      <w:proofErr w:type="spellStart"/>
      <w:r w:rsidRPr="009A0C09">
        <w:rPr>
          <w:noProof/>
        </w:rPr>
        <w:t>wesley</w:t>
      </w:r>
      <w:proofErr w:type="spellEnd"/>
      <w:r>
        <w:t xml:space="preserve"> Professional.</w:t>
      </w:r>
    </w:p>
    <w:p w:rsidR="00B37BA0" w:rsidRDefault="00B37BA0" w:rsidP="00B37BA0">
      <w:pPr>
        <w:pStyle w:val="NormalWeb"/>
      </w:pPr>
      <w:r>
        <w:t xml:space="preserve">Conboy, K., Coyle, S., Wang, X. and </w:t>
      </w:r>
      <w:proofErr w:type="spellStart"/>
      <w:r>
        <w:t>Pikkarainen</w:t>
      </w:r>
      <w:proofErr w:type="spellEnd"/>
      <w:r>
        <w:t xml:space="preserve">, M. (2011) 'People over Process: Key Challenges in Agile Development', </w:t>
      </w:r>
      <w:r>
        <w:rPr>
          <w:i/>
          <w:iCs/>
        </w:rPr>
        <w:t xml:space="preserve">IEEE Software, </w:t>
      </w:r>
      <w:r>
        <w:t>28(4), pp. 48-57.</w:t>
      </w:r>
    </w:p>
    <w:p w:rsidR="00B37BA0" w:rsidRDefault="00B37BA0" w:rsidP="00B37BA0">
      <w:pPr>
        <w:pStyle w:val="NormalWeb"/>
      </w:pPr>
      <w:proofErr w:type="spellStart"/>
      <w:r>
        <w:t>Conforto</w:t>
      </w:r>
      <w:proofErr w:type="spellEnd"/>
      <w:r>
        <w:t xml:space="preserve">, E.C. and Amaral, D.C. (2016) </w:t>
      </w:r>
      <w:r>
        <w:rPr>
          <w:i/>
          <w:iCs/>
        </w:rPr>
        <w:t>Agile project management and stage-gate model—A hybrid framework for technology-based companies</w:t>
      </w:r>
      <w:r>
        <w:t>.</w:t>
      </w:r>
    </w:p>
    <w:p w:rsidR="00B37BA0" w:rsidRDefault="00B37BA0" w:rsidP="00B37BA0">
      <w:pPr>
        <w:pStyle w:val="NormalWeb"/>
      </w:pPr>
      <w:proofErr w:type="spellStart"/>
      <w:r>
        <w:t>Cugola</w:t>
      </w:r>
      <w:proofErr w:type="spellEnd"/>
      <w:r>
        <w:t xml:space="preserve">, G. and </w:t>
      </w:r>
      <w:proofErr w:type="spellStart"/>
      <w:r>
        <w:t>Ghezzi</w:t>
      </w:r>
      <w:proofErr w:type="spellEnd"/>
      <w:r>
        <w:t xml:space="preserve">, C. (1998) </w:t>
      </w:r>
      <w:r>
        <w:rPr>
          <w:i/>
          <w:iCs/>
        </w:rPr>
        <w:t>Software Processes:</w:t>
      </w:r>
      <w:r>
        <w:rPr>
          <w:i/>
          <w:iCs/>
        </w:rPr>
        <w:br/>
        <w:t xml:space="preserve">a Retrospective and a Path to the Future. </w:t>
      </w:r>
      <w:r>
        <w:t>. 14 -17 June 1998. Lisle, IL</w:t>
      </w:r>
      <w:r w:rsidRPr="009A0C09">
        <w:rPr>
          <w:noProof/>
        </w:rPr>
        <w:t>: .</w:t>
      </w:r>
    </w:p>
    <w:p w:rsidR="00B37BA0" w:rsidRDefault="00B37BA0" w:rsidP="00B37BA0">
      <w:pPr>
        <w:pStyle w:val="NormalWeb"/>
      </w:pPr>
      <w:r>
        <w:t xml:space="preserve">Daly, L. </w:t>
      </w:r>
      <w:r>
        <w:rPr>
          <w:i/>
          <w:iCs/>
        </w:rPr>
        <w:t xml:space="preserve">Scaling agile in large organizations. </w:t>
      </w:r>
      <w:r>
        <w:t xml:space="preserve">Available at: </w:t>
      </w:r>
      <w:hyperlink r:id="rId24" w:tgtFrame="_blank" w:history="1">
        <w:r>
          <w:rPr>
            <w:rStyle w:val="Hyperlink"/>
          </w:rPr>
          <w:t>https://www.atlassian.com/agile/agile-at-scale</w:t>
        </w:r>
      </w:hyperlink>
      <w:r>
        <w:t xml:space="preserve"> (Accessed: Jan 2, 2019).</w:t>
      </w:r>
    </w:p>
    <w:p w:rsidR="00B37BA0" w:rsidRDefault="00B37BA0" w:rsidP="00B37BA0">
      <w:pPr>
        <w:pStyle w:val="NormalWeb"/>
      </w:pPr>
      <w:r>
        <w:lastRenderedPageBreak/>
        <w:t xml:space="preserve">English, A. (2002) 'Extreme programming, it's worth a look', </w:t>
      </w:r>
      <w:r>
        <w:rPr>
          <w:i/>
          <w:iCs/>
        </w:rPr>
        <w:t xml:space="preserve">IT Professional, </w:t>
      </w:r>
      <w:r>
        <w:t xml:space="preserve">4(3), pp. 48-50. </w:t>
      </w:r>
      <w:r w:rsidRPr="0033380F">
        <w:rPr>
          <w:noProof/>
        </w:rPr>
        <w:t>doi</w:t>
      </w:r>
      <w:r>
        <w:t>: 10.1109/MITP.2002.1008537.</w:t>
      </w:r>
    </w:p>
    <w:p w:rsidR="00B37BA0" w:rsidRDefault="00B37BA0" w:rsidP="00B37BA0">
      <w:pPr>
        <w:pStyle w:val="NormalWeb"/>
      </w:pPr>
      <w:proofErr w:type="spellStart"/>
      <w:r>
        <w:t>Esperança</w:t>
      </w:r>
      <w:proofErr w:type="spellEnd"/>
      <w:r>
        <w:t xml:space="preserve"> </w:t>
      </w:r>
      <w:proofErr w:type="spellStart"/>
      <w:r>
        <w:t>Amengual</w:t>
      </w:r>
      <w:proofErr w:type="spellEnd"/>
      <w:r>
        <w:t xml:space="preserve"> </w:t>
      </w:r>
      <w:proofErr w:type="spellStart"/>
      <w:r>
        <w:t>Alcover</w:t>
      </w:r>
      <w:proofErr w:type="spellEnd"/>
      <w:r>
        <w:t xml:space="preserve">, Antoni </w:t>
      </w:r>
      <w:proofErr w:type="spellStart"/>
      <w:r>
        <w:t>Jaume-i-Capó</w:t>
      </w:r>
      <w:proofErr w:type="spellEnd"/>
      <w:r>
        <w:t xml:space="preserve"> and Biel </w:t>
      </w:r>
      <w:proofErr w:type="spellStart"/>
      <w:r>
        <w:t>Moyà-Alcover</w:t>
      </w:r>
      <w:proofErr w:type="spellEnd"/>
      <w:r>
        <w:t xml:space="preserve"> (2018) '</w:t>
      </w:r>
      <w:proofErr w:type="spellStart"/>
      <w:r>
        <w:t>PROGame</w:t>
      </w:r>
      <w:proofErr w:type="spellEnd"/>
      <w:r>
        <w:t xml:space="preserve">: A process framework for serious game development for motor rehabilitation therapy', </w:t>
      </w:r>
      <w:proofErr w:type="spellStart"/>
      <w:r>
        <w:rPr>
          <w:i/>
          <w:iCs/>
        </w:rPr>
        <w:t>PLoS</w:t>
      </w:r>
      <w:proofErr w:type="spellEnd"/>
      <w:r>
        <w:rPr>
          <w:i/>
          <w:iCs/>
        </w:rPr>
        <w:t xml:space="preserve"> One, </w:t>
      </w:r>
      <w:r>
        <w:t xml:space="preserve">13(5), pp. e0197383. </w:t>
      </w:r>
      <w:r w:rsidRPr="0033380F">
        <w:rPr>
          <w:noProof/>
        </w:rPr>
        <w:t>doi</w:t>
      </w:r>
      <w:r>
        <w:t>: 10.1371/journal.pone.0197383.</w:t>
      </w:r>
    </w:p>
    <w:p w:rsidR="00B37BA0" w:rsidRDefault="00B37BA0" w:rsidP="00B37BA0">
      <w:pPr>
        <w:pStyle w:val="NormalWeb"/>
      </w:pPr>
      <w:r>
        <w:t xml:space="preserve">Fernandez, D. and </w:t>
      </w:r>
      <w:proofErr w:type="spellStart"/>
      <w:r>
        <w:t>Fernadez</w:t>
      </w:r>
      <w:proofErr w:type="spellEnd"/>
      <w:r>
        <w:t xml:space="preserve">, J. (2009) 'Agile Project Management - </w:t>
      </w:r>
      <w:proofErr w:type="spellStart"/>
      <w:r>
        <w:t>Agilism</w:t>
      </w:r>
      <w:proofErr w:type="spellEnd"/>
      <w:r>
        <w:t xml:space="preserve"> versus Traditional Approaches', </w:t>
      </w:r>
      <w:r>
        <w:rPr>
          <w:i/>
          <w:iCs/>
        </w:rPr>
        <w:t xml:space="preserve">The Journal of Computer Information Systems, </w:t>
      </w:r>
      <w:r>
        <w:t>49(2), pp. 10-16.</w:t>
      </w:r>
    </w:p>
    <w:p w:rsidR="00B37BA0" w:rsidRDefault="00B37BA0" w:rsidP="00B37BA0">
      <w:pPr>
        <w:pStyle w:val="NormalWeb"/>
      </w:pPr>
      <w:proofErr w:type="spellStart"/>
      <w:r>
        <w:t>Fojtik</w:t>
      </w:r>
      <w:proofErr w:type="spellEnd"/>
      <w:r>
        <w:t xml:space="preserve">, R. (2011) 'Science', </w:t>
      </w:r>
      <w:r>
        <w:rPr>
          <w:i/>
          <w:iCs/>
        </w:rPr>
        <w:t xml:space="preserve">Science, </w:t>
      </w:r>
      <w:r>
        <w:t>3, pp. 1464-1468.</w:t>
      </w:r>
    </w:p>
    <w:p w:rsidR="00B37BA0" w:rsidRDefault="00B37BA0" w:rsidP="00B37BA0">
      <w:pPr>
        <w:pStyle w:val="NormalWeb"/>
      </w:pPr>
      <w:r>
        <w:t xml:space="preserve">Goh, J.C., Pan, S.L. and </w:t>
      </w:r>
      <w:proofErr w:type="spellStart"/>
      <w:r>
        <w:t>Zuo</w:t>
      </w:r>
      <w:proofErr w:type="spellEnd"/>
      <w:r>
        <w:t xml:space="preserve">, M. (2013) 'Developing the Agile IS Development Practices in Large-Scale IT Projects: The Trust-Mediated Organizational Controls and IT Project Team Capabilities Perspectives', </w:t>
      </w:r>
      <w:r>
        <w:rPr>
          <w:i/>
          <w:iCs/>
        </w:rPr>
        <w:t xml:space="preserve">J. AIS, </w:t>
      </w:r>
      <w:r>
        <w:t>14, pp. 1.</w:t>
      </w:r>
    </w:p>
    <w:p w:rsidR="00B37BA0" w:rsidRDefault="00B37BA0" w:rsidP="00B37BA0">
      <w:pPr>
        <w:pStyle w:val="NormalWeb"/>
      </w:pPr>
      <w:r>
        <w:t xml:space="preserve">Greaves, K. (2011) </w:t>
      </w:r>
      <w:r>
        <w:rPr>
          <w:i/>
          <w:iCs/>
        </w:rPr>
        <w:t>Taming the Customer Support Queue</w:t>
      </w:r>
      <w:r w:rsidRPr="009A0C09">
        <w:rPr>
          <w:i/>
          <w:iCs/>
          <w:noProof/>
        </w:rPr>
        <w:t xml:space="preserve">. </w:t>
      </w:r>
      <w:r w:rsidRPr="009A0C09">
        <w:rPr>
          <w:noProof/>
        </w:rPr>
        <w:t>.</w:t>
      </w:r>
      <w:r>
        <w:t xml:space="preserve"> 2011. IEEE, pp. 154.</w:t>
      </w:r>
    </w:p>
    <w:p w:rsidR="00B37BA0" w:rsidRDefault="00B37BA0" w:rsidP="00B37BA0">
      <w:pPr>
        <w:pStyle w:val="NormalWeb"/>
      </w:pPr>
      <w:proofErr w:type="spellStart"/>
      <w:r>
        <w:t>Grimstad</w:t>
      </w:r>
      <w:proofErr w:type="spellEnd"/>
      <w:r>
        <w:t xml:space="preserve">, S. (October 24, 2005) </w:t>
      </w:r>
      <w:r>
        <w:rPr>
          <w:i/>
          <w:iCs/>
        </w:rPr>
        <w:t>Understanding of estimation accuracy in software development projects</w:t>
      </w:r>
      <w:r w:rsidRPr="009A0C09">
        <w:rPr>
          <w:i/>
          <w:iCs/>
          <w:noProof/>
        </w:rPr>
        <w:t xml:space="preserve">. </w:t>
      </w:r>
      <w:r w:rsidRPr="009A0C09">
        <w:rPr>
          <w:noProof/>
        </w:rPr>
        <w:t>.</w:t>
      </w:r>
      <w:r>
        <w:t xml:space="preserve"> 19-22 Sept. 2005. Como, Italy: IEEE</w:t>
      </w:r>
      <w:r w:rsidRPr="009A0C09">
        <w:rPr>
          <w:noProof/>
        </w:rPr>
        <w:t>, .</w:t>
      </w:r>
    </w:p>
    <w:p w:rsidR="00B37BA0" w:rsidRDefault="00B37BA0" w:rsidP="00B37BA0">
      <w:pPr>
        <w:pStyle w:val="NormalWeb"/>
      </w:pPr>
      <w:r>
        <w:t xml:space="preserve">Highsmith, J. and Cockburn, A. (2001) 'Agile software development: the business of innovation', </w:t>
      </w:r>
      <w:r>
        <w:rPr>
          <w:i/>
          <w:iCs/>
        </w:rPr>
        <w:t xml:space="preserve">Computer, </w:t>
      </w:r>
      <w:r>
        <w:t xml:space="preserve">34(9), pp. 120-127. </w:t>
      </w:r>
      <w:r w:rsidRPr="0033380F">
        <w:rPr>
          <w:noProof/>
        </w:rPr>
        <w:t>doi</w:t>
      </w:r>
      <w:r>
        <w:t>: 10.1109/2.947100.</w:t>
      </w:r>
    </w:p>
    <w:p w:rsidR="00B37BA0" w:rsidRDefault="00B37BA0" w:rsidP="00B37BA0">
      <w:pPr>
        <w:pStyle w:val="NormalWeb"/>
      </w:pPr>
      <w:proofErr w:type="spellStart"/>
      <w:r>
        <w:t>Ikonen</w:t>
      </w:r>
      <w:proofErr w:type="spellEnd"/>
      <w:r>
        <w:t xml:space="preserve">, M., </w:t>
      </w:r>
      <w:proofErr w:type="spellStart"/>
      <w:r>
        <w:t>Pirinen</w:t>
      </w:r>
      <w:proofErr w:type="spellEnd"/>
      <w:r>
        <w:t xml:space="preserve">, E., </w:t>
      </w:r>
      <w:proofErr w:type="spellStart"/>
      <w:r>
        <w:t>Fagerholm</w:t>
      </w:r>
      <w:proofErr w:type="spellEnd"/>
      <w:r>
        <w:t xml:space="preserve">, F., </w:t>
      </w:r>
      <w:proofErr w:type="spellStart"/>
      <w:r>
        <w:t>Kettunen</w:t>
      </w:r>
      <w:proofErr w:type="spellEnd"/>
      <w:r>
        <w:t xml:space="preserve">, P. and </w:t>
      </w:r>
      <w:proofErr w:type="spellStart"/>
      <w:r>
        <w:t>Abrahamsson</w:t>
      </w:r>
      <w:proofErr w:type="spellEnd"/>
      <w:r>
        <w:t xml:space="preserve">, P. (2011) </w:t>
      </w:r>
      <w:r>
        <w:rPr>
          <w:i/>
          <w:iCs/>
        </w:rPr>
        <w:t>On the Impact of Kanban on Software Project Work: An Empirical Case Study Investigation</w:t>
      </w:r>
      <w:r w:rsidRPr="009A0C09">
        <w:rPr>
          <w:i/>
          <w:iCs/>
          <w:noProof/>
        </w:rPr>
        <w:t xml:space="preserve">. </w:t>
      </w:r>
      <w:r w:rsidRPr="009A0C09">
        <w:rPr>
          <w:noProof/>
        </w:rPr>
        <w:t>.</w:t>
      </w:r>
      <w:r>
        <w:t xml:space="preserve"> 27-29 April 2011. IEEE, pp. 305.</w:t>
      </w:r>
    </w:p>
    <w:p w:rsidR="00B37BA0" w:rsidRDefault="00B37BA0" w:rsidP="00B37BA0">
      <w:pPr>
        <w:pStyle w:val="NormalWeb"/>
      </w:pPr>
      <w:r>
        <w:t xml:space="preserve">Joslin, R. and Müller, R. (2015) </w:t>
      </w:r>
      <w:r>
        <w:rPr>
          <w:i/>
          <w:iCs/>
        </w:rPr>
        <w:t>Relationships between a project management methodology and project success in different project governance contexts</w:t>
      </w:r>
      <w:r>
        <w:t>.</w:t>
      </w:r>
    </w:p>
    <w:p w:rsidR="00B37BA0" w:rsidRDefault="00B37BA0" w:rsidP="00B37BA0">
      <w:pPr>
        <w:pStyle w:val="NormalWeb"/>
      </w:pPr>
      <w:proofErr w:type="spellStart"/>
      <w:r>
        <w:t>Kasurinen</w:t>
      </w:r>
      <w:proofErr w:type="spellEnd"/>
      <w:r>
        <w:t xml:space="preserve">, J., </w:t>
      </w:r>
      <w:proofErr w:type="spellStart"/>
      <w:r>
        <w:t>Palacin</w:t>
      </w:r>
      <w:proofErr w:type="spellEnd"/>
      <w:r>
        <w:t xml:space="preserve">-Silva, M. and </w:t>
      </w:r>
      <w:proofErr w:type="spellStart"/>
      <w:r>
        <w:t>Vanhala</w:t>
      </w:r>
      <w:proofErr w:type="spellEnd"/>
      <w:r>
        <w:t xml:space="preserve">, E. (May 20, 2017) </w:t>
      </w:r>
      <w:r>
        <w:rPr>
          <w:i/>
          <w:iCs/>
        </w:rPr>
        <w:t xml:space="preserve">What concerns game </w:t>
      </w:r>
      <w:r w:rsidRPr="009A0C09">
        <w:rPr>
          <w:i/>
          <w:iCs/>
          <w:noProof/>
        </w:rPr>
        <w:t xml:space="preserve">developers? </w:t>
      </w:r>
      <w:r w:rsidRPr="009A0C09">
        <w:rPr>
          <w:noProof/>
        </w:rPr>
        <w:t>.</w:t>
      </w:r>
      <w:r>
        <w:t xml:space="preserve"> 23-23 May 2017. IEEE Press, pp. 15.</w:t>
      </w:r>
    </w:p>
    <w:p w:rsidR="00B37BA0" w:rsidRDefault="00B37BA0" w:rsidP="00B37BA0">
      <w:pPr>
        <w:pStyle w:val="NormalWeb"/>
      </w:pPr>
      <w:proofErr w:type="spellStart"/>
      <w:r>
        <w:t>Kostalova</w:t>
      </w:r>
      <w:proofErr w:type="spellEnd"/>
      <w:r>
        <w:t xml:space="preserve">, J., </w:t>
      </w:r>
      <w:proofErr w:type="spellStart"/>
      <w:r>
        <w:t>Tetrevova</w:t>
      </w:r>
      <w:proofErr w:type="spellEnd"/>
      <w:r>
        <w:t xml:space="preserve">, L. and </w:t>
      </w:r>
      <w:proofErr w:type="spellStart"/>
      <w:r>
        <w:t>Svedik</w:t>
      </w:r>
      <w:proofErr w:type="spellEnd"/>
      <w:r>
        <w:t xml:space="preserve">, J. (2015) </w:t>
      </w:r>
      <w:r>
        <w:rPr>
          <w:i/>
          <w:iCs/>
        </w:rPr>
        <w:t>Support of Project Management Methods by Project Management Information System</w:t>
      </w:r>
      <w:r>
        <w:t>.</w:t>
      </w:r>
    </w:p>
    <w:p w:rsidR="00B37BA0" w:rsidRDefault="00B37BA0" w:rsidP="00B37BA0">
      <w:pPr>
        <w:pStyle w:val="NormalWeb"/>
      </w:pPr>
      <w:r>
        <w:t xml:space="preserve">Livermore, J. (23 </w:t>
      </w:r>
      <w:r w:rsidRPr="009A0C09">
        <w:rPr>
          <w:noProof/>
        </w:rPr>
        <w:t>April,</w:t>
      </w:r>
      <w:r>
        <w:t xml:space="preserve"> 2007) </w:t>
      </w:r>
      <w:r>
        <w:rPr>
          <w:i/>
          <w:iCs/>
        </w:rPr>
        <w:t>Factors that impact implementing an agile software development methodology</w:t>
      </w:r>
      <w:r w:rsidRPr="009A0C09">
        <w:rPr>
          <w:i/>
          <w:iCs/>
          <w:noProof/>
        </w:rPr>
        <w:t xml:space="preserve">. </w:t>
      </w:r>
      <w:r w:rsidRPr="009A0C09">
        <w:rPr>
          <w:noProof/>
        </w:rPr>
        <w:t>.</w:t>
      </w:r>
      <w:r>
        <w:t xml:space="preserve"> 22-25 March 2007. Richmond, VA, USA: IEEE</w:t>
      </w:r>
      <w:r w:rsidRPr="009A0C09">
        <w:rPr>
          <w:noProof/>
        </w:rPr>
        <w:t>, .</w:t>
      </w:r>
    </w:p>
    <w:p w:rsidR="00B37BA0" w:rsidRDefault="00B37BA0" w:rsidP="00B37BA0">
      <w:pPr>
        <w:pStyle w:val="NormalWeb"/>
      </w:pPr>
      <w:r>
        <w:t xml:space="preserve">Livermore, J. (15 </w:t>
      </w:r>
      <w:r w:rsidRPr="009A0C09">
        <w:rPr>
          <w:noProof/>
        </w:rPr>
        <w:t>May,</w:t>
      </w:r>
      <w:r>
        <w:t xml:space="preserve"> 2006) </w:t>
      </w:r>
      <w:r>
        <w:rPr>
          <w:i/>
          <w:iCs/>
        </w:rPr>
        <w:t>What Elements of XP are being Adopted by Industry Practitioners</w:t>
      </w:r>
      <w:r w:rsidRPr="009A0C09">
        <w:rPr>
          <w:i/>
          <w:iCs/>
          <w:noProof/>
        </w:rPr>
        <w:t xml:space="preserve">? </w:t>
      </w:r>
      <w:r w:rsidRPr="009A0C09">
        <w:rPr>
          <w:noProof/>
        </w:rPr>
        <w:t>.</w:t>
      </w:r>
      <w:r>
        <w:t xml:space="preserve"> 31 March-2 April 2006. Memphis, TN, USA: IEEE</w:t>
      </w:r>
      <w:r w:rsidRPr="009A0C09">
        <w:rPr>
          <w:noProof/>
        </w:rPr>
        <w:t>, .</w:t>
      </w:r>
    </w:p>
    <w:p w:rsidR="00B37BA0" w:rsidRDefault="00B37BA0" w:rsidP="00B37BA0">
      <w:pPr>
        <w:pStyle w:val="NormalWeb"/>
      </w:pPr>
      <w:proofErr w:type="spellStart"/>
      <w:r>
        <w:t>Lohr</w:t>
      </w:r>
      <w:proofErr w:type="spellEnd"/>
      <w:r>
        <w:t xml:space="preserve">, L., </w:t>
      </w:r>
      <w:proofErr w:type="spellStart"/>
      <w:r>
        <w:t>Javeri</w:t>
      </w:r>
      <w:proofErr w:type="spellEnd"/>
      <w:r>
        <w:t xml:space="preserve">, M., Mahoney, C., Gall, J., Li, K. and </w:t>
      </w:r>
      <w:proofErr w:type="spellStart"/>
      <w:r>
        <w:t>Strongin</w:t>
      </w:r>
      <w:proofErr w:type="spellEnd"/>
      <w:r>
        <w:t xml:space="preserve">, D. (2003) 'Using Rapid Application Development to Improve the Usability of a Preservice Teacher Technology Course', </w:t>
      </w:r>
      <w:r>
        <w:rPr>
          <w:i/>
          <w:iCs/>
        </w:rPr>
        <w:t xml:space="preserve">Educational Technology Research and Development, </w:t>
      </w:r>
      <w:r>
        <w:t>51(2), pp. 41-55.</w:t>
      </w:r>
    </w:p>
    <w:p w:rsidR="00B37BA0" w:rsidRDefault="00B37BA0" w:rsidP="00B37BA0">
      <w:pPr>
        <w:pStyle w:val="NormalWeb"/>
      </w:pPr>
      <w:r w:rsidRPr="009A0C09">
        <w:rPr>
          <w:noProof/>
        </w:rPr>
        <w:lastRenderedPageBreak/>
        <w:t>los</w:t>
      </w:r>
      <w:r>
        <w:t xml:space="preserve"> Angeles, </w:t>
      </w:r>
      <w:proofErr w:type="spellStart"/>
      <w:r>
        <w:t>J.d.</w:t>
      </w:r>
      <w:proofErr w:type="spellEnd"/>
      <w:r>
        <w:t xml:space="preserve"> (2018) </w:t>
      </w:r>
      <w:r>
        <w:rPr>
          <w:i/>
          <w:iCs/>
        </w:rPr>
        <w:t xml:space="preserve">Project Framework Comparisons: Agile vs. Waterfall vs. Hybrid vs. Lean. </w:t>
      </w:r>
      <w:r>
        <w:t xml:space="preserve">Available at: </w:t>
      </w:r>
      <w:hyperlink r:id="rId25" w:tgtFrame="_blank" w:history="1">
        <w:r>
          <w:rPr>
            <w:rStyle w:val="Hyperlink"/>
          </w:rPr>
          <w:t>https://medium.com/@jdelosangeles/project-framework-comparisons-agile-vs-waterfall-vs-hybrid-vs-lean-dc6801d217e4</w:t>
        </w:r>
      </w:hyperlink>
      <w:r>
        <w:t xml:space="preserve"> (Accessed</w:t>
      </w:r>
      <w:r w:rsidRPr="009A0C09">
        <w:rPr>
          <w:noProof/>
        </w:rPr>
        <w:t>: .</w:t>
      </w:r>
    </w:p>
    <w:p w:rsidR="00B37BA0" w:rsidRDefault="00B37BA0" w:rsidP="00B37BA0">
      <w:pPr>
        <w:pStyle w:val="NormalWeb"/>
      </w:pPr>
      <w:r>
        <w:t xml:space="preserve">Mackay, H., Carne, C., Beynon-Davies, P. and </w:t>
      </w:r>
      <w:proofErr w:type="spellStart"/>
      <w:r>
        <w:t>Tudhope</w:t>
      </w:r>
      <w:proofErr w:type="spellEnd"/>
      <w:r>
        <w:t xml:space="preserve">, D. (2000) 'Reconfiguring the User: Using Rapid Application Development', </w:t>
      </w:r>
      <w:r>
        <w:rPr>
          <w:i/>
          <w:iCs/>
        </w:rPr>
        <w:t xml:space="preserve">Social Studies of Science, </w:t>
      </w:r>
      <w:r>
        <w:t>30(5), pp. 737-757.</w:t>
      </w:r>
    </w:p>
    <w:p w:rsidR="00B37BA0" w:rsidRDefault="00B37BA0" w:rsidP="00B37BA0">
      <w:pPr>
        <w:pStyle w:val="NormalWeb"/>
      </w:pPr>
      <w:proofErr w:type="spellStart"/>
      <w:r>
        <w:t>Manole</w:t>
      </w:r>
      <w:proofErr w:type="spellEnd"/>
      <w:r>
        <w:t xml:space="preserve">, M. and </w:t>
      </w:r>
      <w:proofErr w:type="spellStart"/>
      <w:r>
        <w:t>Avramescu</w:t>
      </w:r>
      <w:proofErr w:type="spellEnd"/>
      <w:r>
        <w:t xml:space="preserve">, M. (2017) 'Comparative Analysis of Agile Project Management Tools', </w:t>
      </w:r>
      <w:r>
        <w:rPr>
          <w:i/>
          <w:iCs/>
        </w:rPr>
        <w:t xml:space="preserve">Academy of Economic </w:t>
      </w:r>
      <w:proofErr w:type="spellStart"/>
      <w:r>
        <w:rPr>
          <w:i/>
          <w:iCs/>
        </w:rPr>
        <w:t>Studies.Economy</w:t>
      </w:r>
      <w:proofErr w:type="spellEnd"/>
      <w:r>
        <w:rPr>
          <w:i/>
          <w:iCs/>
        </w:rPr>
        <w:t xml:space="preserve"> Informatics, </w:t>
      </w:r>
      <w:r>
        <w:t>17(1), pp. 25-31.</w:t>
      </w:r>
    </w:p>
    <w:p w:rsidR="00B37BA0" w:rsidRDefault="00B37BA0" w:rsidP="00B37BA0">
      <w:pPr>
        <w:pStyle w:val="NormalWeb"/>
      </w:pPr>
      <w:r>
        <w:t>Marcelino-</w:t>
      </w:r>
      <w:proofErr w:type="spellStart"/>
      <w:r>
        <w:t>Sádaba</w:t>
      </w:r>
      <w:proofErr w:type="spellEnd"/>
      <w:r>
        <w:t>, S., Pérez-</w:t>
      </w:r>
      <w:proofErr w:type="spellStart"/>
      <w:r>
        <w:t>Ezcurdia</w:t>
      </w:r>
      <w:proofErr w:type="spellEnd"/>
      <w:r>
        <w:t xml:space="preserve">, A., </w:t>
      </w:r>
      <w:proofErr w:type="spellStart"/>
      <w:r>
        <w:t>Echeverría</w:t>
      </w:r>
      <w:proofErr w:type="spellEnd"/>
      <w:r>
        <w:t xml:space="preserve"> </w:t>
      </w:r>
      <w:proofErr w:type="spellStart"/>
      <w:r>
        <w:t>Lazcano</w:t>
      </w:r>
      <w:proofErr w:type="spellEnd"/>
      <w:r>
        <w:t xml:space="preserve">, A.M. and Villanueva, P. (2014) </w:t>
      </w:r>
      <w:r>
        <w:rPr>
          <w:i/>
          <w:iCs/>
        </w:rPr>
        <w:t>Project risk management methodology for small firms</w:t>
      </w:r>
      <w:r>
        <w:t>.</w:t>
      </w:r>
    </w:p>
    <w:p w:rsidR="00B37BA0" w:rsidRDefault="00B37BA0" w:rsidP="00B37BA0">
      <w:pPr>
        <w:pStyle w:val="NormalWeb"/>
      </w:pPr>
      <w:proofErr w:type="spellStart"/>
      <w:r>
        <w:t>Matharu</w:t>
      </w:r>
      <w:proofErr w:type="spellEnd"/>
      <w:r>
        <w:t xml:space="preserve">, G., Mishra, A., Singh, H. and Upadhyay, P. (2015) 'Empirical Study of Agile Software Development </w:t>
      </w:r>
      <w:r>
        <w:br/>
        <w:t xml:space="preserve">Methodologies: A Comparative Analysis ', </w:t>
      </w:r>
      <w:r>
        <w:rPr>
          <w:i/>
          <w:iCs/>
        </w:rPr>
        <w:t xml:space="preserve">ACM SIGSOFT Software Engineering, </w:t>
      </w:r>
      <w:r>
        <w:t>40(1).</w:t>
      </w:r>
    </w:p>
    <w:p w:rsidR="00B37BA0" w:rsidRDefault="00B37BA0" w:rsidP="00B37BA0">
      <w:pPr>
        <w:pStyle w:val="NormalWeb"/>
      </w:pPr>
      <w:r>
        <w:t xml:space="preserve">Mathur, S. and Malik, S. (2010) 'Advancements in the V-Model', </w:t>
      </w:r>
      <w:r>
        <w:rPr>
          <w:i/>
          <w:iCs/>
        </w:rPr>
        <w:t xml:space="preserve">International Journal of Computer Applications, </w:t>
      </w:r>
      <w:r>
        <w:t xml:space="preserve">1(12), pp. 29-34. </w:t>
      </w:r>
      <w:r w:rsidRPr="0033380F">
        <w:rPr>
          <w:noProof/>
        </w:rPr>
        <w:t>doi</w:t>
      </w:r>
      <w:r>
        <w:t>: 10.5120/266-425.</w:t>
      </w:r>
    </w:p>
    <w:p w:rsidR="00B37BA0" w:rsidRDefault="00B37BA0" w:rsidP="00B37BA0">
      <w:pPr>
        <w:pStyle w:val="NormalWeb"/>
      </w:pPr>
      <w:proofErr w:type="spellStart"/>
      <w:r>
        <w:t>O'Sheedy</w:t>
      </w:r>
      <w:proofErr w:type="spellEnd"/>
      <w:r>
        <w:t xml:space="preserve">, D. (2012) </w:t>
      </w:r>
      <w:r>
        <w:rPr>
          <w:i/>
          <w:iCs/>
        </w:rPr>
        <w:t>A study of agile project management methods used for IT implementation projects in small and medium-sized enterprises</w:t>
      </w:r>
      <w:r w:rsidRPr="009A0C09">
        <w:rPr>
          <w:i/>
          <w:iCs/>
          <w:noProof/>
        </w:rPr>
        <w:t xml:space="preserve">. </w:t>
      </w:r>
      <w:r w:rsidRPr="009A0C09">
        <w:rPr>
          <w:noProof/>
        </w:rPr>
        <w:t>.</w:t>
      </w:r>
      <w:r>
        <w:t xml:space="preserve"> Southern Cross University.</w:t>
      </w:r>
    </w:p>
    <w:p w:rsidR="00B37BA0" w:rsidRDefault="00B37BA0" w:rsidP="00B37BA0">
      <w:pPr>
        <w:pStyle w:val="NormalWeb"/>
      </w:pPr>
      <w:r>
        <w:t xml:space="preserve">Parmentier, G. and Mangematin, V. (2014) </w:t>
      </w:r>
      <w:r>
        <w:rPr>
          <w:i/>
          <w:iCs/>
        </w:rPr>
        <w:t>Orchestrating innovation with user communities in the creative industries</w:t>
      </w:r>
      <w:r>
        <w:t>.</w:t>
      </w:r>
    </w:p>
    <w:p w:rsidR="00B37BA0" w:rsidRDefault="00B37BA0" w:rsidP="00B37BA0">
      <w:pPr>
        <w:pStyle w:val="NormalWeb"/>
      </w:pPr>
      <w:r>
        <w:t>Pathak, K. an</w:t>
      </w:r>
      <w:r w:rsidR="00F2068F">
        <w:t xml:space="preserve">d </w:t>
      </w:r>
      <w:proofErr w:type="spellStart"/>
      <w:r w:rsidR="00F2068F">
        <w:t>Saha</w:t>
      </w:r>
      <w:proofErr w:type="spellEnd"/>
      <w:r w:rsidR="00F2068F">
        <w:t xml:space="preserve">, A. (2013) 'Review of </w:t>
      </w:r>
      <w:r w:rsidR="00F2068F">
        <w:br/>
        <w:t>A</w:t>
      </w:r>
      <w:r>
        <w:t xml:space="preserve">gile Software Development </w:t>
      </w:r>
      <w:r>
        <w:br/>
        <w:t xml:space="preserve">Methodologies', </w:t>
      </w:r>
      <w:r>
        <w:rPr>
          <w:i/>
          <w:iCs/>
        </w:rPr>
        <w:t xml:space="preserve">International Journal of Advanced Research in Computer Science and Software Engineering, </w:t>
      </w:r>
      <w:r>
        <w:t>3(2), pp. 270-276.</w:t>
      </w:r>
    </w:p>
    <w:p w:rsidR="00B37BA0" w:rsidRDefault="00B37BA0" w:rsidP="00B37BA0">
      <w:pPr>
        <w:pStyle w:val="NormalWeb"/>
      </w:pPr>
      <w:r>
        <w:t xml:space="preserve">Petrillo, F., </w:t>
      </w:r>
      <w:proofErr w:type="spellStart"/>
      <w:r>
        <w:t>Pimenta</w:t>
      </w:r>
      <w:proofErr w:type="spellEnd"/>
      <w:r>
        <w:t>, M., Trindade, F. and Dietrich, C. (2009) 'What Went Wrong? A Survey of Problems in</w:t>
      </w:r>
      <w:r>
        <w:br/>
        <w:t xml:space="preserve">Game Development', </w:t>
      </w:r>
      <w:r>
        <w:rPr>
          <w:i/>
          <w:iCs/>
        </w:rPr>
        <w:t xml:space="preserve">Computers in Entertainment, </w:t>
      </w:r>
      <w:r>
        <w:t>7(1).</w:t>
      </w:r>
    </w:p>
    <w:p w:rsidR="00B37BA0" w:rsidRDefault="00B37BA0" w:rsidP="00B37BA0">
      <w:pPr>
        <w:pStyle w:val="NormalWeb"/>
      </w:pPr>
      <w:r>
        <w:t xml:space="preserve">Power, K. and Conboy, K. (16 </w:t>
      </w:r>
      <w:r w:rsidRPr="009A0C09">
        <w:rPr>
          <w:noProof/>
        </w:rPr>
        <w:t>May,</w:t>
      </w:r>
      <w:r>
        <w:t xml:space="preserve"> 2015) </w:t>
      </w:r>
      <w:r>
        <w:rPr>
          <w:i/>
          <w:iCs/>
        </w:rPr>
        <w:t>A Metric-Based Approach to Managing Architecture-Related Impediments in Product Development Flow: An Industry Case Study from Cisco</w:t>
      </w:r>
      <w:r w:rsidRPr="009A0C09">
        <w:rPr>
          <w:i/>
          <w:iCs/>
          <w:noProof/>
        </w:rPr>
        <w:t xml:space="preserve">. </w:t>
      </w:r>
      <w:r w:rsidRPr="009A0C09">
        <w:rPr>
          <w:noProof/>
        </w:rPr>
        <w:t>.</w:t>
      </w:r>
      <w:r>
        <w:t xml:space="preserve"> 16-16 May 2015. IEEE, pp. 15.</w:t>
      </w:r>
    </w:p>
    <w:p w:rsidR="00B37BA0" w:rsidRDefault="00B37BA0" w:rsidP="00B37BA0">
      <w:pPr>
        <w:pStyle w:val="NormalWeb"/>
      </w:pPr>
      <w:r>
        <w:t xml:space="preserve">Rahman, A.A.U., Helms, E., Williams, L. and </w:t>
      </w:r>
      <w:proofErr w:type="spellStart"/>
      <w:r>
        <w:t>Parnin</w:t>
      </w:r>
      <w:proofErr w:type="spellEnd"/>
      <w:r>
        <w:t xml:space="preserve">, C. (October 01, 2015) </w:t>
      </w:r>
      <w:r>
        <w:rPr>
          <w:i/>
          <w:iCs/>
        </w:rPr>
        <w:t>Synthesizing Continuous Deployment Practices Used in Software Development</w:t>
      </w:r>
      <w:r w:rsidRPr="009A0C09">
        <w:rPr>
          <w:i/>
          <w:iCs/>
          <w:noProof/>
        </w:rPr>
        <w:t xml:space="preserve">. </w:t>
      </w:r>
      <w:r w:rsidRPr="009A0C09">
        <w:rPr>
          <w:noProof/>
        </w:rPr>
        <w:t>.</w:t>
      </w:r>
      <w:r>
        <w:t xml:space="preserve"> 3-7 Aug. 2015. Washington, DC, USA: IEEE</w:t>
      </w:r>
      <w:r w:rsidRPr="009A0C09">
        <w:rPr>
          <w:noProof/>
        </w:rPr>
        <w:t>, .</w:t>
      </w:r>
    </w:p>
    <w:p w:rsidR="00B37BA0" w:rsidRDefault="00B37BA0" w:rsidP="00B37BA0">
      <w:pPr>
        <w:pStyle w:val="NormalWeb"/>
      </w:pPr>
      <w:r>
        <w:t xml:space="preserve">Rahman, N., Sharif, S. and </w:t>
      </w:r>
      <w:proofErr w:type="spellStart"/>
      <w:r>
        <w:t>Esa</w:t>
      </w:r>
      <w:proofErr w:type="spellEnd"/>
      <w:r>
        <w:t xml:space="preserve">, M. (2013) 'Lean Manufacturing Case Study with Kanban System Implementation', </w:t>
      </w:r>
      <w:r>
        <w:rPr>
          <w:i/>
          <w:iCs/>
        </w:rPr>
        <w:t xml:space="preserve">Procedia Economics and Finance, </w:t>
      </w:r>
      <w:r>
        <w:t>7, pp. 174-180.</w:t>
      </w:r>
    </w:p>
    <w:p w:rsidR="00B37BA0" w:rsidRDefault="00B37BA0" w:rsidP="00B37BA0">
      <w:pPr>
        <w:pStyle w:val="NormalWeb"/>
      </w:pPr>
      <w:r>
        <w:lastRenderedPageBreak/>
        <w:t xml:space="preserve">Ramnath, V. (2010) 'APPLICATION OF KANBAN SYSTEM FOR </w:t>
      </w:r>
      <w:r>
        <w:br/>
        <w:t>IMPLEMENT</w:t>
      </w:r>
      <w:r w:rsidR="00F2068F">
        <w:t>ING LEAN MANUFACTURING</w:t>
      </w:r>
      <w:r w:rsidR="00F2068F">
        <w:br/>
        <w:t xml:space="preserve">(A CASE </w:t>
      </w:r>
      <w:r>
        <w:t xml:space="preserve">STUDY)', </w:t>
      </w:r>
      <w:r>
        <w:rPr>
          <w:i/>
          <w:iCs/>
        </w:rPr>
        <w:t xml:space="preserve">Journal of Engineering Research and Studies, </w:t>
      </w:r>
      <w:r>
        <w:t>1(1).</w:t>
      </w:r>
    </w:p>
    <w:p w:rsidR="00B37BA0" w:rsidRDefault="00B37BA0" w:rsidP="00B37BA0">
      <w:pPr>
        <w:pStyle w:val="NormalWeb"/>
      </w:pPr>
      <w:proofErr w:type="spellStart"/>
      <w:r>
        <w:t>Rasnacis</w:t>
      </w:r>
      <w:proofErr w:type="spellEnd"/>
      <w:r>
        <w:t xml:space="preserve">, A. and </w:t>
      </w:r>
      <w:proofErr w:type="spellStart"/>
      <w:r>
        <w:t>Berzisa</w:t>
      </w:r>
      <w:proofErr w:type="spellEnd"/>
      <w:r>
        <w:t xml:space="preserve">, S. (2017) </w:t>
      </w:r>
      <w:r>
        <w:rPr>
          <w:i/>
          <w:iCs/>
        </w:rPr>
        <w:t>Method for Adaptation and Implementation of Agile Project Management Methodology</w:t>
      </w:r>
      <w:r>
        <w:t>.</w:t>
      </w:r>
    </w:p>
    <w:p w:rsidR="00B37BA0" w:rsidRDefault="00B37BA0" w:rsidP="00B37BA0">
      <w:pPr>
        <w:pStyle w:val="NormalWeb"/>
      </w:pPr>
      <w:r>
        <w:t xml:space="preserve">Ribeiro, A. and </w:t>
      </w:r>
      <w:proofErr w:type="spellStart"/>
      <w:r>
        <w:t>Domingues</w:t>
      </w:r>
      <w:proofErr w:type="spellEnd"/>
      <w:r>
        <w:t xml:space="preserve">, L. (2018) </w:t>
      </w:r>
      <w:r>
        <w:rPr>
          <w:i/>
          <w:iCs/>
        </w:rPr>
        <w:t>Acceptance of an agile methodology in the public sector</w:t>
      </w:r>
      <w:r>
        <w:t>.</w:t>
      </w:r>
    </w:p>
    <w:p w:rsidR="00B37BA0" w:rsidRDefault="00B37BA0" w:rsidP="00B37BA0">
      <w:pPr>
        <w:pStyle w:val="NormalWeb"/>
      </w:pPr>
      <w:r>
        <w:t xml:space="preserve">Scheid, J. (2010) </w:t>
      </w:r>
      <w:r>
        <w:rPr>
          <w:i/>
          <w:iCs/>
        </w:rPr>
        <w:t xml:space="preserve">Project Management Methodologies Comparison: Pros and Cons of Various PM Methods, Project Management Methodologies Comparison: Pros and Cons of Various PM Methods, </w:t>
      </w:r>
      <w:r>
        <w:t xml:space="preserve">-03-24T00:00:00+00:00. Available at: </w:t>
      </w:r>
      <w:hyperlink r:id="rId26" w:tgtFrame="_blank" w:history="1">
        <w:r>
          <w:rPr>
            <w:rStyle w:val="Hyperlink"/>
          </w:rPr>
          <w:t>https://www.brighthubpm.com/methods-strategies/67087-project-management-methodologies-how-do-they-compare/</w:t>
        </w:r>
      </w:hyperlink>
      <w:r>
        <w:t xml:space="preserve"> (Accessed: Dec 20, 2018).</w:t>
      </w:r>
    </w:p>
    <w:p w:rsidR="00B37BA0" w:rsidRDefault="00B37BA0" w:rsidP="00B37BA0">
      <w:pPr>
        <w:pStyle w:val="NormalWeb"/>
      </w:pPr>
      <w:proofErr w:type="spellStart"/>
      <w:r>
        <w:t>Schmalz</w:t>
      </w:r>
      <w:proofErr w:type="spellEnd"/>
      <w:r>
        <w:t xml:space="preserve">, M., Finn, A. and Taylor, H. (2014) </w:t>
      </w:r>
      <w:r>
        <w:rPr>
          <w:i/>
          <w:iCs/>
        </w:rPr>
        <w:t>Risk Management in Video Game Development Projects</w:t>
      </w:r>
      <w:r w:rsidRPr="009A0C09">
        <w:rPr>
          <w:i/>
          <w:iCs/>
          <w:noProof/>
        </w:rPr>
        <w:t xml:space="preserve">. </w:t>
      </w:r>
      <w:r w:rsidRPr="009A0C09">
        <w:rPr>
          <w:noProof/>
        </w:rPr>
        <w:t>.</w:t>
      </w:r>
      <w:r>
        <w:t xml:space="preserve"> 6-9 Jan. 2014. IEEE, pp. 4325.</w:t>
      </w:r>
    </w:p>
    <w:p w:rsidR="00B37BA0" w:rsidRDefault="00B37BA0" w:rsidP="00B37BA0">
      <w:pPr>
        <w:pStyle w:val="NormalWeb"/>
      </w:pPr>
      <w:r>
        <w:t xml:space="preserve">Schwaber, K. and Sutherland, J. (2017) </w:t>
      </w:r>
      <w:r>
        <w:rPr>
          <w:i/>
          <w:iCs/>
        </w:rPr>
        <w:t>The Scrum Guide</w:t>
      </w:r>
      <w:r>
        <w:rPr>
          <w:i/>
          <w:iCs/>
        </w:rPr>
        <w:br/>
        <w:t xml:space="preserve">. </w:t>
      </w:r>
      <w:r>
        <w:t xml:space="preserve">Available at: </w:t>
      </w:r>
      <w:hyperlink r:id="rId27" w:tgtFrame="_blank" w:history="1">
        <w:r>
          <w:rPr>
            <w:rStyle w:val="Hyperlink"/>
          </w:rPr>
          <w:t>https://www.scrumguides.org/docs/scrumguide/v2017/2017-Scrum-Guide-US.pdf</w:t>
        </w:r>
      </w:hyperlink>
      <w:r>
        <w:t xml:space="preserve"> (Accessed: </w:t>
      </w:r>
      <w:r w:rsidR="00F2068F">
        <w:t>10.12.18)</w:t>
      </w:r>
      <w:r>
        <w:t>.</w:t>
      </w:r>
    </w:p>
    <w:p w:rsidR="00B37BA0" w:rsidRDefault="00B37BA0" w:rsidP="00B37BA0">
      <w:pPr>
        <w:pStyle w:val="NormalWeb"/>
      </w:pPr>
      <w:r>
        <w:t xml:space="preserve">Scrum Alliance (2015) </w:t>
      </w:r>
      <w:r>
        <w:rPr>
          <w:i/>
          <w:iCs/>
        </w:rPr>
        <w:t>The 2015 State of Scrum Report</w:t>
      </w:r>
      <w:r>
        <w:rPr>
          <w:i/>
          <w:iCs/>
        </w:rPr>
        <w:br/>
        <w:t xml:space="preserve">. </w:t>
      </w:r>
      <w:r>
        <w:t xml:space="preserve">Scrum Alliance. Available at: </w:t>
      </w:r>
      <w:hyperlink r:id="rId28" w:tgtFrame="_blank" w:history="1">
        <w:r>
          <w:rPr>
            <w:rStyle w:val="Hyperlink"/>
          </w:rPr>
          <w:t>https://www.scrumalliance.org/ScrumRedesignDEVSite/media/scrumalliancemedia/files%20and%20pdfs/state%20of%20scrum/scrum-alliance-state-of-scrum-2015.pdf</w:t>
        </w:r>
      </w:hyperlink>
      <w:r>
        <w:t xml:space="preserve"> (Accessed:</w:t>
      </w:r>
      <w:r w:rsidR="00F2068F">
        <w:t>15.12.18)</w:t>
      </w:r>
      <w:r>
        <w:t xml:space="preserve"> .</w:t>
      </w:r>
    </w:p>
    <w:p w:rsidR="00B37BA0" w:rsidRDefault="00B37BA0" w:rsidP="00B37BA0">
      <w:pPr>
        <w:pStyle w:val="NormalWeb"/>
      </w:pPr>
      <w:proofErr w:type="spellStart"/>
      <w:r>
        <w:t>Serrador</w:t>
      </w:r>
      <w:proofErr w:type="spellEnd"/>
      <w:r>
        <w:t xml:space="preserve">, P. and Pinto, J.K. (2015) </w:t>
      </w:r>
      <w:r w:rsidRPr="009A0C09">
        <w:rPr>
          <w:i/>
          <w:iCs/>
          <w:noProof/>
        </w:rPr>
        <w:t>Does</w:t>
      </w:r>
      <w:r>
        <w:rPr>
          <w:i/>
          <w:iCs/>
        </w:rPr>
        <w:t xml:space="preserve"> Agile work? — A quantitative analysis of agile project success</w:t>
      </w:r>
      <w:r>
        <w:t>.</w:t>
      </w:r>
    </w:p>
    <w:p w:rsidR="00B37BA0" w:rsidRDefault="00B37BA0" w:rsidP="00B37BA0">
      <w:pPr>
        <w:pStyle w:val="NormalWeb"/>
      </w:pPr>
      <w:r>
        <w:t xml:space="preserve">Simon, L. (2006) </w:t>
      </w:r>
      <w:r>
        <w:rPr>
          <w:i/>
          <w:iCs/>
        </w:rPr>
        <w:t>Managing creative projects: An empirical synthesis of activities</w:t>
      </w:r>
      <w:r>
        <w:t>.</w:t>
      </w:r>
    </w:p>
    <w:p w:rsidR="00B37BA0" w:rsidRDefault="00B37BA0" w:rsidP="00B37BA0">
      <w:pPr>
        <w:pStyle w:val="NormalWeb"/>
      </w:pPr>
      <w:r>
        <w:t xml:space="preserve">SpiraTeam (2017) </w:t>
      </w:r>
      <w:r>
        <w:rPr>
          <w:i/>
          <w:iCs/>
        </w:rPr>
        <w:t xml:space="preserve">What is Application Life cycle Management? </w:t>
      </w:r>
      <w:r>
        <w:t xml:space="preserve">Available at: </w:t>
      </w:r>
      <w:hyperlink r:id="rId29" w:tgtFrame="_blank" w:history="1">
        <w:r>
          <w:rPr>
            <w:rStyle w:val="Hyperlink"/>
          </w:rPr>
          <w:t>https://www.inflectra.com/spirateam/highlights/understanding-alm-tools.aspx</w:t>
        </w:r>
      </w:hyperlink>
      <w:r>
        <w:t xml:space="preserve"> (Accessed:</w:t>
      </w:r>
      <w:r w:rsidR="00F2068F">
        <w:t>15.12.18</w:t>
      </w:r>
      <w:r w:rsidR="00F2068F" w:rsidRPr="009A0C09">
        <w:rPr>
          <w:noProof/>
        </w:rPr>
        <w:t>)</w:t>
      </w:r>
      <w:r w:rsidRPr="009A0C09">
        <w:rPr>
          <w:noProof/>
        </w:rPr>
        <w:t xml:space="preserve"> .</w:t>
      </w:r>
    </w:p>
    <w:p w:rsidR="00B37BA0" w:rsidRDefault="00B37BA0" w:rsidP="00B37BA0">
      <w:pPr>
        <w:pStyle w:val="NormalWeb"/>
      </w:pPr>
      <w:proofErr w:type="spellStart"/>
      <w:r>
        <w:t>Špundak</w:t>
      </w:r>
      <w:proofErr w:type="spellEnd"/>
      <w:r>
        <w:t xml:space="preserve">, M. (2014) </w:t>
      </w:r>
      <w:r>
        <w:rPr>
          <w:i/>
          <w:iCs/>
        </w:rPr>
        <w:t>Mixed Agile/Traditional Project Management Methodology – Reality or Illusion?</w:t>
      </w:r>
      <w:r>
        <w:t>.</w:t>
      </w:r>
    </w:p>
    <w:p w:rsidR="00B37BA0" w:rsidRDefault="00F2068F" w:rsidP="00B37BA0">
      <w:pPr>
        <w:pStyle w:val="NormalWeb"/>
      </w:pPr>
      <w:r>
        <w:t xml:space="preserve">Standish Group (2011) </w:t>
      </w:r>
      <w:r>
        <w:rPr>
          <w:i/>
          <w:iCs/>
        </w:rPr>
        <w:t>CHAOS Report</w:t>
      </w:r>
      <w:r>
        <w:rPr>
          <w:i/>
          <w:iCs/>
        </w:rPr>
        <w:br/>
        <w:t xml:space="preserve">. </w:t>
      </w:r>
      <w:hyperlink r:id="rId30" w:tgtFrame="_blank" w:history="1">
        <w:r>
          <w:rPr>
            <w:rStyle w:val="Hyperlink"/>
          </w:rPr>
          <w:t>https://www.mountaingoatsoftware.com/blog/agile-succeeds-three-times-more-often-than-waterfall/comments</w:t>
        </w:r>
      </w:hyperlink>
      <w:r>
        <w:t xml:space="preserve">: The Standish Group. Available at: </w:t>
      </w:r>
      <w:hyperlink r:id="rId31" w:tgtFrame="_blank" w:history="1">
        <w:r>
          <w:rPr>
            <w:rStyle w:val="Hyperlink"/>
          </w:rPr>
          <w:t>https://www.mountaingoatsoftware.com/blog/agile-succeeds-three-times-more-often-than-waterfall/comments</w:t>
        </w:r>
      </w:hyperlink>
      <w:r>
        <w:t xml:space="preserve"> (Accessed: 29.12.18).</w:t>
      </w:r>
      <w:r w:rsidR="00B37BA0">
        <w:t xml:space="preserve">Stare, A. (2014) </w:t>
      </w:r>
      <w:r w:rsidR="00B37BA0">
        <w:rPr>
          <w:i/>
          <w:iCs/>
        </w:rPr>
        <w:t>Agile Project Management in Product Development Projects</w:t>
      </w:r>
      <w:r w:rsidR="00B37BA0">
        <w:t>.</w:t>
      </w:r>
    </w:p>
    <w:p w:rsidR="00B37BA0" w:rsidRDefault="00B37BA0" w:rsidP="00B37BA0">
      <w:pPr>
        <w:pStyle w:val="NormalWeb"/>
      </w:pPr>
      <w:proofErr w:type="spellStart"/>
      <w:r>
        <w:lastRenderedPageBreak/>
        <w:t>Stoica</w:t>
      </w:r>
      <w:proofErr w:type="spellEnd"/>
      <w:r>
        <w:t xml:space="preserve">, M., </w:t>
      </w:r>
      <w:proofErr w:type="spellStart"/>
      <w:r>
        <w:t>Ghilic-Micu</w:t>
      </w:r>
      <w:proofErr w:type="spellEnd"/>
      <w:r>
        <w:t xml:space="preserve">, B., Mircea, M. and </w:t>
      </w:r>
      <w:proofErr w:type="spellStart"/>
      <w:r>
        <w:t>Uscatu</w:t>
      </w:r>
      <w:proofErr w:type="spellEnd"/>
      <w:r>
        <w:t>, C. (2016) '</w:t>
      </w:r>
      <w:proofErr w:type="spellStart"/>
      <w:r>
        <w:t>Analyzing</w:t>
      </w:r>
      <w:proofErr w:type="spellEnd"/>
      <w:r>
        <w:t xml:space="preserve"> Agile Development - from Waterfall Style to Scrumban', </w:t>
      </w:r>
      <w:r>
        <w:rPr>
          <w:i/>
          <w:iCs/>
        </w:rPr>
        <w:t xml:space="preserve">Informatica </w:t>
      </w:r>
      <w:proofErr w:type="spellStart"/>
      <w:r>
        <w:rPr>
          <w:i/>
          <w:iCs/>
        </w:rPr>
        <w:t>Economica</w:t>
      </w:r>
      <w:proofErr w:type="spellEnd"/>
      <w:r>
        <w:rPr>
          <w:i/>
          <w:iCs/>
        </w:rPr>
        <w:t xml:space="preserve">, </w:t>
      </w:r>
      <w:r>
        <w:t xml:space="preserve">20(4), pp. 5-14. </w:t>
      </w:r>
      <w:r w:rsidRPr="0033380F">
        <w:rPr>
          <w:noProof/>
        </w:rPr>
        <w:t>doi</w:t>
      </w:r>
      <w:r>
        <w:t>: //dx.doi.org/10.12948/issn14531305/20.4.2016.02.</w:t>
      </w:r>
    </w:p>
    <w:p w:rsidR="00B37BA0" w:rsidRDefault="00B37BA0" w:rsidP="00B37BA0">
      <w:pPr>
        <w:pStyle w:val="NormalWeb"/>
      </w:pPr>
      <w:r>
        <w:t xml:space="preserve">Van </w:t>
      </w:r>
      <w:proofErr w:type="spellStart"/>
      <w:r>
        <w:t>Os</w:t>
      </w:r>
      <w:proofErr w:type="spellEnd"/>
      <w:r>
        <w:t xml:space="preserve">, A., Van </w:t>
      </w:r>
      <w:proofErr w:type="spellStart"/>
      <w:r>
        <w:t>Berkel</w:t>
      </w:r>
      <w:proofErr w:type="spellEnd"/>
      <w:r>
        <w:t xml:space="preserve">, F., De Gilder, D., Van Dyck, C. and </w:t>
      </w:r>
      <w:proofErr w:type="spellStart"/>
      <w:r>
        <w:t>Groenewegen</w:t>
      </w:r>
      <w:proofErr w:type="spellEnd"/>
      <w:r>
        <w:t xml:space="preserve">, P. (2015) </w:t>
      </w:r>
      <w:r>
        <w:rPr>
          <w:i/>
          <w:iCs/>
        </w:rPr>
        <w:t>Project risk as identity threat: explaining the development and consequences of risk discourse in an infrastructure project</w:t>
      </w:r>
      <w:r>
        <w:t>.</w:t>
      </w:r>
    </w:p>
    <w:p w:rsidR="00B37BA0" w:rsidRDefault="00B37BA0" w:rsidP="00B37BA0">
      <w:pPr>
        <w:pStyle w:val="NormalWeb"/>
      </w:pPr>
      <w:proofErr w:type="spellStart"/>
      <w:r>
        <w:t>Vaskimo</w:t>
      </w:r>
      <w:proofErr w:type="spellEnd"/>
      <w:r>
        <w:t>, J. (2012) '</w:t>
      </w:r>
      <w:r>
        <w:br/>
      </w:r>
      <w:r>
        <w:br/>
        <w:t xml:space="preserve">Invitation to participate in project management methodology research', </w:t>
      </w:r>
      <w:r>
        <w:rPr>
          <w:i/>
          <w:iCs/>
        </w:rPr>
        <w:t xml:space="preserve">PM World Journal, </w:t>
      </w:r>
      <w:r>
        <w:t>1(1).</w:t>
      </w:r>
    </w:p>
    <w:p w:rsidR="00B37BA0" w:rsidRDefault="00B37BA0" w:rsidP="00B37BA0">
      <w:pPr>
        <w:pStyle w:val="NormalWeb"/>
      </w:pPr>
      <w:proofErr w:type="spellStart"/>
      <w:r>
        <w:t>Vijayasarathy</w:t>
      </w:r>
      <w:proofErr w:type="spellEnd"/>
      <w:r>
        <w:t xml:space="preserve">, L. and Butler, C. (2015) 'Choice of Software Development Methodologies: Do Organizational, Project, and Team Characteristics Matter?', </w:t>
      </w:r>
      <w:r>
        <w:rPr>
          <w:i/>
          <w:iCs/>
        </w:rPr>
        <w:t xml:space="preserve">IEEE Software, </w:t>
      </w:r>
      <w:r>
        <w:t xml:space="preserve">33(5), pp. 86-94. </w:t>
      </w:r>
      <w:r w:rsidRPr="0033380F">
        <w:rPr>
          <w:noProof/>
        </w:rPr>
        <w:t>doi</w:t>
      </w:r>
      <w:r>
        <w:t>: 10.1109/MS.2015.26.</w:t>
      </w:r>
    </w:p>
    <w:p w:rsidR="00B37BA0" w:rsidRDefault="00B37BA0" w:rsidP="00B37BA0">
      <w:pPr>
        <w:pStyle w:val="NormalWeb"/>
      </w:pPr>
      <w:r>
        <w:t xml:space="preserve">Wells, H. (2012) </w:t>
      </w:r>
      <w:r>
        <w:rPr>
          <w:i/>
          <w:iCs/>
        </w:rPr>
        <w:t xml:space="preserve">How effective are project management methodologies (PMMs)? </w:t>
      </w:r>
      <w:r>
        <w:t>Limerick, Munster, Ireland.: Project Management Institute</w:t>
      </w:r>
      <w:r w:rsidRPr="009A0C09">
        <w:rPr>
          <w:noProof/>
        </w:rPr>
        <w:t>, .</w:t>
      </w:r>
    </w:p>
    <w:p w:rsidR="00B37BA0" w:rsidRDefault="00B37BA0" w:rsidP="00B37BA0">
      <w:pPr>
        <w:pStyle w:val="NormalWeb"/>
      </w:pPr>
      <w:r>
        <w:t>Yadav, R. (2012) 'Improvement in the V-Model</w:t>
      </w:r>
      <w:r>
        <w:br/>
        <w:t xml:space="preserve">', </w:t>
      </w:r>
      <w:r>
        <w:rPr>
          <w:i/>
          <w:iCs/>
        </w:rPr>
        <w:t xml:space="preserve">International Journal of Scientific &amp; Engineering Research, </w:t>
      </w:r>
      <w:r>
        <w:t>3(2).</w:t>
      </w:r>
    </w:p>
    <w:p w:rsidR="00B37BA0" w:rsidRDefault="00B37BA0" w:rsidP="00B37BA0">
      <w:pPr>
        <w:pStyle w:val="NormalWeb"/>
      </w:pPr>
      <w:r>
        <w:t xml:space="preserve">Yamada, S., Aoki, T. and Toyota, T. (2008) 'Quantitative Software Quality/Reliability Prediction Based on Project Management Data for Waterfall and Agile Development Paradigms', </w:t>
      </w:r>
      <w:proofErr w:type="spellStart"/>
      <w:r>
        <w:rPr>
          <w:i/>
          <w:iCs/>
        </w:rPr>
        <w:t>Opsearch</w:t>
      </w:r>
      <w:proofErr w:type="spellEnd"/>
      <w:r>
        <w:rPr>
          <w:i/>
          <w:iCs/>
        </w:rPr>
        <w:t xml:space="preserve">, </w:t>
      </w:r>
      <w:r>
        <w:t xml:space="preserve">45(4), pp. 391-404. </w:t>
      </w:r>
      <w:r w:rsidRPr="0033380F">
        <w:rPr>
          <w:noProof/>
        </w:rPr>
        <w:t>doi</w:t>
      </w:r>
      <w:r>
        <w:t>: //dx.doi.org/10.1007/BF03398828.</w:t>
      </w:r>
    </w:p>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p w:rsidR="00B37BA0" w:rsidRPr="00B37BA0" w:rsidRDefault="00B37BA0" w:rsidP="00B37BA0"/>
    <w:sectPr w:rsidR="00B37BA0" w:rsidRPr="00B37BA0" w:rsidSect="0020248F">
      <w:pgSz w:w="12240" w:h="15840"/>
      <w:pgMar w:top="1440" w:right="1440" w:bottom="1440" w:left="1440" w:header="283"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E14EB" w:rsidRDefault="007E14EB" w:rsidP="00EC5B2E">
      <w:r>
        <w:separator/>
      </w:r>
    </w:p>
  </w:endnote>
  <w:endnote w:type="continuationSeparator" w:id="0">
    <w:p w:rsidR="007E14EB" w:rsidRDefault="007E14EB" w:rsidP="00EC5B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1738241"/>
      <w:docPartObj>
        <w:docPartGallery w:val="Page Numbers (Bottom of Page)"/>
        <w:docPartUnique/>
      </w:docPartObj>
    </w:sdtPr>
    <w:sdtEndPr>
      <w:rPr>
        <w:noProof/>
      </w:rPr>
    </w:sdtEndPr>
    <w:sdtContent>
      <w:p w:rsidR="00320717" w:rsidRDefault="00B218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320717" w:rsidRDefault="003207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E14EB" w:rsidRDefault="007E14EB" w:rsidP="00EC5B2E">
      <w:r>
        <w:separator/>
      </w:r>
    </w:p>
  </w:footnote>
  <w:footnote w:type="continuationSeparator" w:id="0">
    <w:p w:rsidR="007E14EB" w:rsidRDefault="007E14EB" w:rsidP="00EC5B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A6920"/>
    <w:multiLevelType w:val="hybridMultilevel"/>
    <w:tmpl w:val="6CEAAC8E"/>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F011E7"/>
    <w:multiLevelType w:val="hybridMultilevel"/>
    <w:tmpl w:val="22E64AC8"/>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095C40"/>
    <w:multiLevelType w:val="hybridMultilevel"/>
    <w:tmpl w:val="985C7A6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5E33586"/>
    <w:multiLevelType w:val="hybridMultilevel"/>
    <w:tmpl w:val="3C0044F4"/>
    <w:lvl w:ilvl="0" w:tplc="F58A41BC">
      <w:start w:val="1"/>
      <w:numFmt w:val="upp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85865"/>
    <w:multiLevelType w:val="hybridMultilevel"/>
    <w:tmpl w:val="B3403CAE"/>
    <w:lvl w:ilvl="0" w:tplc="0809001B">
      <w:start w:val="1"/>
      <w:numFmt w:val="low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43061A0"/>
    <w:multiLevelType w:val="hybridMultilevel"/>
    <w:tmpl w:val="91307AEA"/>
    <w:lvl w:ilvl="0" w:tplc="54FCDF2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6B866B1"/>
    <w:multiLevelType w:val="hybridMultilevel"/>
    <w:tmpl w:val="442E063E"/>
    <w:lvl w:ilvl="0" w:tplc="F58A41BC">
      <w:start w:val="1"/>
      <w:numFmt w:val="upp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E9C2B05"/>
    <w:multiLevelType w:val="hybridMultilevel"/>
    <w:tmpl w:val="49104508"/>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8B8747E"/>
    <w:multiLevelType w:val="hybridMultilevel"/>
    <w:tmpl w:val="AC1C4D7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C183FBA"/>
    <w:multiLevelType w:val="hybridMultilevel"/>
    <w:tmpl w:val="02803CB0"/>
    <w:lvl w:ilvl="0" w:tplc="F58A41BC">
      <w:start w:val="1"/>
      <w:numFmt w:val="upp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15423D5"/>
    <w:multiLevelType w:val="hybridMultilevel"/>
    <w:tmpl w:val="442E063E"/>
    <w:lvl w:ilvl="0" w:tplc="F58A41BC">
      <w:start w:val="1"/>
      <w:numFmt w:val="upperRoman"/>
      <w:lvlText w:val="%1."/>
      <w:lvlJc w:val="right"/>
      <w:pPr>
        <w:ind w:left="720" w:hanging="360"/>
      </w:pPr>
      <w:rPr>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8"/>
  </w:num>
  <w:num w:numId="3">
    <w:abstractNumId w:val="2"/>
  </w:num>
  <w:num w:numId="4">
    <w:abstractNumId w:val="7"/>
  </w:num>
  <w:num w:numId="5">
    <w:abstractNumId w:val="1"/>
  </w:num>
  <w:num w:numId="6">
    <w:abstractNumId w:val="0"/>
  </w:num>
  <w:num w:numId="7">
    <w:abstractNumId w:val="6"/>
  </w:num>
  <w:num w:numId="8">
    <w:abstractNumId w:val="10"/>
  </w:num>
  <w:num w:numId="9">
    <w:abstractNumId w:val="4"/>
  </w:num>
  <w:num w:numId="10">
    <w:abstractNumId w:val="9"/>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AzNTI3MAJRFhamSjpKwanFxZn5eSAFRsa1AJibufQtAAAA"/>
  </w:docVars>
  <w:rsids>
    <w:rsidRoot w:val="00432002"/>
    <w:rsid w:val="00000670"/>
    <w:rsid w:val="000134B0"/>
    <w:rsid w:val="00016D02"/>
    <w:rsid w:val="0001755E"/>
    <w:rsid w:val="00033CA6"/>
    <w:rsid w:val="00042367"/>
    <w:rsid w:val="00047EFB"/>
    <w:rsid w:val="0008038F"/>
    <w:rsid w:val="00086476"/>
    <w:rsid w:val="00095B5E"/>
    <w:rsid w:val="000A3629"/>
    <w:rsid w:val="000E141B"/>
    <w:rsid w:val="000E703B"/>
    <w:rsid w:val="000F7126"/>
    <w:rsid w:val="001315C9"/>
    <w:rsid w:val="00131CBD"/>
    <w:rsid w:val="00133F74"/>
    <w:rsid w:val="00134305"/>
    <w:rsid w:val="0015503C"/>
    <w:rsid w:val="00162624"/>
    <w:rsid w:val="00162AE5"/>
    <w:rsid w:val="0016474A"/>
    <w:rsid w:val="00173275"/>
    <w:rsid w:val="001768E3"/>
    <w:rsid w:val="001846FB"/>
    <w:rsid w:val="00190213"/>
    <w:rsid w:val="00193651"/>
    <w:rsid w:val="0019489F"/>
    <w:rsid w:val="001973D5"/>
    <w:rsid w:val="001C2435"/>
    <w:rsid w:val="001E2400"/>
    <w:rsid w:val="001E5D89"/>
    <w:rsid w:val="001E736E"/>
    <w:rsid w:val="0020248F"/>
    <w:rsid w:val="00210D87"/>
    <w:rsid w:val="002208AF"/>
    <w:rsid w:val="00232492"/>
    <w:rsid w:val="002346BB"/>
    <w:rsid w:val="002449D3"/>
    <w:rsid w:val="00252739"/>
    <w:rsid w:val="00252C9E"/>
    <w:rsid w:val="0026336C"/>
    <w:rsid w:val="00263BCE"/>
    <w:rsid w:val="00270751"/>
    <w:rsid w:val="00274BEE"/>
    <w:rsid w:val="00293B62"/>
    <w:rsid w:val="002B14D1"/>
    <w:rsid w:val="002B26B5"/>
    <w:rsid w:val="002B3826"/>
    <w:rsid w:val="002B52A8"/>
    <w:rsid w:val="002C710F"/>
    <w:rsid w:val="002D4A78"/>
    <w:rsid w:val="002D4F24"/>
    <w:rsid w:val="002E01B8"/>
    <w:rsid w:val="002E1EDF"/>
    <w:rsid w:val="002E61E9"/>
    <w:rsid w:val="002F2FB7"/>
    <w:rsid w:val="002F6980"/>
    <w:rsid w:val="003025A5"/>
    <w:rsid w:val="00303929"/>
    <w:rsid w:val="00316CD3"/>
    <w:rsid w:val="00320717"/>
    <w:rsid w:val="00323E44"/>
    <w:rsid w:val="003267ED"/>
    <w:rsid w:val="0033380F"/>
    <w:rsid w:val="0033391D"/>
    <w:rsid w:val="0033611D"/>
    <w:rsid w:val="00340009"/>
    <w:rsid w:val="003413E9"/>
    <w:rsid w:val="003545F6"/>
    <w:rsid w:val="00360DE8"/>
    <w:rsid w:val="003725B4"/>
    <w:rsid w:val="0038787A"/>
    <w:rsid w:val="003B0F05"/>
    <w:rsid w:val="003C34A5"/>
    <w:rsid w:val="003D2A10"/>
    <w:rsid w:val="003E46FB"/>
    <w:rsid w:val="00413FE8"/>
    <w:rsid w:val="00432002"/>
    <w:rsid w:val="0043751D"/>
    <w:rsid w:val="004524D3"/>
    <w:rsid w:val="00461824"/>
    <w:rsid w:val="0046272D"/>
    <w:rsid w:val="00467D39"/>
    <w:rsid w:val="004811EF"/>
    <w:rsid w:val="00491A72"/>
    <w:rsid w:val="0049454F"/>
    <w:rsid w:val="004974B1"/>
    <w:rsid w:val="004A7B43"/>
    <w:rsid w:val="004B7512"/>
    <w:rsid w:val="004C3975"/>
    <w:rsid w:val="004D6546"/>
    <w:rsid w:val="004D7D9C"/>
    <w:rsid w:val="004F33BE"/>
    <w:rsid w:val="004F6CF3"/>
    <w:rsid w:val="00502FA2"/>
    <w:rsid w:val="0051270C"/>
    <w:rsid w:val="005204A0"/>
    <w:rsid w:val="005212C9"/>
    <w:rsid w:val="005225A7"/>
    <w:rsid w:val="005273A7"/>
    <w:rsid w:val="00590485"/>
    <w:rsid w:val="00596963"/>
    <w:rsid w:val="005A1740"/>
    <w:rsid w:val="005D4093"/>
    <w:rsid w:val="005D5FD1"/>
    <w:rsid w:val="005E4CDB"/>
    <w:rsid w:val="005F0508"/>
    <w:rsid w:val="005F5FDA"/>
    <w:rsid w:val="006039B9"/>
    <w:rsid w:val="00604AFD"/>
    <w:rsid w:val="00631667"/>
    <w:rsid w:val="0063258B"/>
    <w:rsid w:val="00643C6B"/>
    <w:rsid w:val="00660AC0"/>
    <w:rsid w:val="00661E42"/>
    <w:rsid w:val="006651D7"/>
    <w:rsid w:val="006D0697"/>
    <w:rsid w:val="006D5F92"/>
    <w:rsid w:val="00702A4E"/>
    <w:rsid w:val="007155FC"/>
    <w:rsid w:val="00725D89"/>
    <w:rsid w:val="007372A2"/>
    <w:rsid w:val="0073741E"/>
    <w:rsid w:val="007659A6"/>
    <w:rsid w:val="00776D79"/>
    <w:rsid w:val="00780E4B"/>
    <w:rsid w:val="007C3EA8"/>
    <w:rsid w:val="007C7C1F"/>
    <w:rsid w:val="007D3D01"/>
    <w:rsid w:val="007E14EB"/>
    <w:rsid w:val="007E3117"/>
    <w:rsid w:val="00805708"/>
    <w:rsid w:val="008062A4"/>
    <w:rsid w:val="00816FA0"/>
    <w:rsid w:val="0081751E"/>
    <w:rsid w:val="00825F94"/>
    <w:rsid w:val="00830A35"/>
    <w:rsid w:val="008466A6"/>
    <w:rsid w:val="00846DE9"/>
    <w:rsid w:val="008516D5"/>
    <w:rsid w:val="00874AEF"/>
    <w:rsid w:val="00884543"/>
    <w:rsid w:val="0088506B"/>
    <w:rsid w:val="008866E6"/>
    <w:rsid w:val="008879E8"/>
    <w:rsid w:val="00893983"/>
    <w:rsid w:val="008B676B"/>
    <w:rsid w:val="008C0449"/>
    <w:rsid w:val="008C6777"/>
    <w:rsid w:val="008E66B9"/>
    <w:rsid w:val="008F6AF4"/>
    <w:rsid w:val="009370AE"/>
    <w:rsid w:val="00943CD0"/>
    <w:rsid w:val="00944C7F"/>
    <w:rsid w:val="00946669"/>
    <w:rsid w:val="00954E48"/>
    <w:rsid w:val="00957687"/>
    <w:rsid w:val="00971F03"/>
    <w:rsid w:val="00972831"/>
    <w:rsid w:val="0098068D"/>
    <w:rsid w:val="0098740B"/>
    <w:rsid w:val="009913D9"/>
    <w:rsid w:val="00991601"/>
    <w:rsid w:val="009943C2"/>
    <w:rsid w:val="009A0C09"/>
    <w:rsid w:val="009B42B0"/>
    <w:rsid w:val="009C17F6"/>
    <w:rsid w:val="009D109D"/>
    <w:rsid w:val="009F29DD"/>
    <w:rsid w:val="009F4248"/>
    <w:rsid w:val="00A04CB8"/>
    <w:rsid w:val="00A0715D"/>
    <w:rsid w:val="00A227E6"/>
    <w:rsid w:val="00A4037F"/>
    <w:rsid w:val="00A450F1"/>
    <w:rsid w:val="00A45E2C"/>
    <w:rsid w:val="00A560AA"/>
    <w:rsid w:val="00A64EDE"/>
    <w:rsid w:val="00A7273D"/>
    <w:rsid w:val="00A80E91"/>
    <w:rsid w:val="00A85E6A"/>
    <w:rsid w:val="00A92526"/>
    <w:rsid w:val="00A96241"/>
    <w:rsid w:val="00AA05F2"/>
    <w:rsid w:val="00AC0901"/>
    <w:rsid w:val="00AC2646"/>
    <w:rsid w:val="00AC34BA"/>
    <w:rsid w:val="00AD351B"/>
    <w:rsid w:val="00AD53E6"/>
    <w:rsid w:val="00AD5D7C"/>
    <w:rsid w:val="00AE39AD"/>
    <w:rsid w:val="00B013D7"/>
    <w:rsid w:val="00B034D5"/>
    <w:rsid w:val="00B10C21"/>
    <w:rsid w:val="00B10E26"/>
    <w:rsid w:val="00B218F3"/>
    <w:rsid w:val="00B259B0"/>
    <w:rsid w:val="00B3445B"/>
    <w:rsid w:val="00B37BA0"/>
    <w:rsid w:val="00B40816"/>
    <w:rsid w:val="00B4750D"/>
    <w:rsid w:val="00B71EDE"/>
    <w:rsid w:val="00B76358"/>
    <w:rsid w:val="00B77326"/>
    <w:rsid w:val="00B93613"/>
    <w:rsid w:val="00B95374"/>
    <w:rsid w:val="00BA20B5"/>
    <w:rsid w:val="00BC3981"/>
    <w:rsid w:val="00BC5931"/>
    <w:rsid w:val="00BF1BF7"/>
    <w:rsid w:val="00C06DEF"/>
    <w:rsid w:val="00C110B5"/>
    <w:rsid w:val="00C12890"/>
    <w:rsid w:val="00C13F1C"/>
    <w:rsid w:val="00C15D75"/>
    <w:rsid w:val="00C21684"/>
    <w:rsid w:val="00C3465D"/>
    <w:rsid w:val="00C427C7"/>
    <w:rsid w:val="00C47419"/>
    <w:rsid w:val="00C56C26"/>
    <w:rsid w:val="00C74466"/>
    <w:rsid w:val="00C804EF"/>
    <w:rsid w:val="00CA5A55"/>
    <w:rsid w:val="00CA7B7F"/>
    <w:rsid w:val="00CD0824"/>
    <w:rsid w:val="00CD748D"/>
    <w:rsid w:val="00CE6B3D"/>
    <w:rsid w:val="00CF0143"/>
    <w:rsid w:val="00CF287B"/>
    <w:rsid w:val="00CF5537"/>
    <w:rsid w:val="00D03DF4"/>
    <w:rsid w:val="00D04846"/>
    <w:rsid w:val="00D276F6"/>
    <w:rsid w:val="00D72B49"/>
    <w:rsid w:val="00D80CA5"/>
    <w:rsid w:val="00DB6E4A"/>
    <w:rsid w:val="00DC2803"/>
    <w:rsid w:val="00DD1826"/>
    <w:rsid w:val="00DD51B8"/>
    <w:rsid w:val="00DE3825"/>
    <w:rsid w:val="00DE7112"/>
    <w:rsid w:val="00DF74A5"/>
    <w:rsid w:val="00E3085A"/>
    <w:rsid w:val="00E37C8A"/>
    <w:rsid w:val="00E5130D"/>
    <w:rsid w:val="00E53897"/>
    <w:rsid w:val="00E54FCC"/>
    <w:rsid w:val="00E660C3"/>
    <w:rsid w:val="00E749FE"/>
    <w:rsid w:val="00E807AB"/>
    <w:rsid w:val="00E93269"/>
    <w:rsid w:val="00EA0497"/>
    <w:rsid w:val="00EA0F19"/>
    <w:rsid w:val="00EA3DF2"/>
    <w:rsid w:val="00EA637A"/>
    <w:rsid w:val="00EC5B2E"/>
    <w:rsid w:val="00ED5116"/>
    <w:rsid w:val="00EF3281"/>
    <w:rsid w:val="00F07BB3"/>
    <w:rsid w:val="00F1133B"/>
    <w:rsid w:val="00F1518C"/>
    <w:rsid w:val="00F15ADE"/>
    <w:rsid w:val="00F2068F"/>
    <w:rsid w:val="00F24DDA"/>
    <w:rsid w:val="00F25147"/>
    <w:rsid w:val="00F5010B"/>
    <w:rsid w:val="00F564E4"/>
    <w:rsid w:val="00F568DF"/>
    <w:rsid w:val="00F718AB"/>
    <w:rsid w:val="00F73348"/>
    <w:rsid w:val="00F76841"/>
    <w:rsid w:val="00F83312"/>
    <w:rsid w:val="00FA2A70"/>
    <w:rsid w:val="00FA6715"/>
    <w:rsid w:val="00FA6C0F"/>
    <w:rsid w:val="00FC6088"/>
    <w:rsid w:val="00FD4E27"/>
    <w:rsid w:val="00FD4E91"/>
    <w:rsid w:val="00FE3B24"/>
    <w:rsid w:val="00FF49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65EE96"/>
  <w15:chartTrackingRefBased/>
  <w15:docId w15:val="{51B77EA0-E5D3-4B52-9BA7-C351B109D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432002"/>
    <w:pPr>
      <w:widowControl w:val="0"/>
      <w:autoSpaceDE w:val="0"/>
      <w:autoSpaceDN w:val="0"/>
      <w:spacing w:after="0" w:line="240" w:lineRule="auto"/>
    </w:pPr>
    <w:rPr>
      <w:rFonts w:ascii="Times New Roman" w:eastAsia="Times New Roman" w:hAnsi="Times New Roman" w:cs="Times New Roman"/>
      <w:lang w:val="en-GB"/>
    </w:rPr>
  </w:style>
  <w:style w:type="paragraph" w:styleId="Heading1">
    <w:name w:val="heading 1"/>
    <w:basedOn w:val="Normal"/>
    <w:next w:val="Normal"/>
    <w:link w:val="Heading1Char"/>
    <w:uiPriority w:val="9"/>
    <w:qFormat/>
    <w:rsid w:val="00B93613"/>
    <w:pPr>
      <w:keepNext/>
      <w:keepLines/>
      <w:spacing w:before="240"/>
      <w:outlineLvl w:val="0"/>
    </w:pPr>
    <w:rPr>
      <w:rFonts w:asciiTheme="majorHAnsi" w:eastAsiaTheme="majorEastAsia" w:hAnsiTheme="majorHAnsi" w:cstheme="majorBidi"/>
      <w:b/>
      <w:color w:val="365F91" w:themeColor="accent1" w:themeShade="BF"/>
      <w:sz w:val="28"/>
      <w:szCs w:val="32"/>
    </w:rPr>
  </w:style>
  <w:style w:type="paragraph" w:styleId="Heading2">
    <w:name w:val="heading 2"/>
    <w:basedOn w:val="Normal"/>
    <w:next w:val="Normal"/>
    <w:link w:val="Heading2Char"/>
    <w:uiPriority w:val="9"/>
    <w:semiHidden/>
    <w:unhideWhenUsed/>
    <w:qFormat/>
    <w:rsid w:val="006316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autoRedefine/>
    <w:uiPriority w:val="1"/>
    <w:qFormat/>
    <w:rsid w:val="00CA5A55"/>
    <w:pPr>
      <w:spacing w:line="288" w:lineRule="auto"/>
    </w:pPr>
    <w:rPr>
      <w:color w:val="000000"/>
      <w:sz w:val="24"/>
      <w:szCs w:val="20"/>
    </w:rPr>
  </w:style>
  <w:style w:type="character" w:customStyle="1" w:styleId="BodyTextChar">
    <w:name w:val="Body Text Char"/>
    <w:basedOn w:val="DefaultParagraphFont"/>
    <w:link w:val="BodyText"/>
    <w:uiPriority w:val="1"/>
    <w:rsid w:val="00CA5A55"/>
    <w:rPr>
      <w:rFonts w:ascii="Times New Roman" w:eastAsia="Times New Roman" w:hAnsi="Times New Roman" w:cs="Times New Roman"/>
      <w:color w:val="000000"/>
      <w:sz w:val="24"/>
      <w:szCs w:val="20"/>
      <w:lang w:val="en-GB"/>
    </w:rPr>
  </w:style>
  <w:style w:type="paragraph" w:styleId="ListParagraph">
    <w:name w:val="List Paragraph"/>
    <w:basedOn w:val="Normal"/>
    <w:uiPriority w:val="1"/>
    <w:qFormat/>
    <w:rsid w:val="00432002"/>
    <w:pPr>
      <w:ind w:left="485" w:hanging="201"/>
      <w:jc w:val="center"/>
    </w:pPr>
    <w:rPr>
      <w:rFonts w:asciiTheme="majorHAnsi" w:hAnsiTheme="majorHAnsi"/>
      <w:b/>
      <w:sz w:val="24"/>
    </w:rPr>
  </w:style>
  <w:style w:type="paragraph" w:styleId="Title">
    <w:name w:val="Title"/>
    <w:basedOn w:val="Normal"/>
    <w:next w:val="Normal"/>
    <w:link w:val="TitleChar"/>
    <w:uiPriority w:val="10"/>
    <w:qFormat/>
    <w:rsid w:val="004320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2002"/>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432002"/>
    <w:pPr>
      <w:tabs>
        <w:tab w:val="center" w:pos="4513"/>
        <w:tab w:val="right" w:pos="9026"/>
      </w:tabs>
    </w:pPr>
  </w:style>
  <w:style w:type="character" w:customStyle="1" w:styleId="HeaderChar">
    <w:name w:val="Header Char"/>
    <w:basedOn w:val="DefaultParagraphFont"/>
    <w:link w:val="Header"/>
    <w:uiPriority w:val="99"/>
    <w:rsid w:val="00432002"/>
    <w:rPr>
      <w:rFonts w:ascii="Times New Roman" w:eastAsia="Times New Roman" w:hAnsi="Times New Roman" w:cs="Times New Roman"/>
    </w:rPr>
  </w:style>
  <w:style w:type="paragraph" w:styleId="Footer">
    <w:name w:val="footer"/>
    <w:basedOn w:val="Normal"/>
    <w:link w:val="FooterChar"/>
    <w:uiPriority w:val="99"/>
    <w:unhideWhenUsed/>
    <w:rsid w:val="00432002"/>
    <w:pPr>
      <w:tabs>
        <w:tab w:val="center" w:pos="4513"/>
        <w:tab w:val="right" w:pos="9026"/>
      </w:tabs>
    </w:pPr>
  </w:style>
  <w:style w:type="character" w:customStyle="1" w:styleId="FooterChar">
    <w:name w:val="Footer Char"/>
    <w:basedOn w:val="DefaultParagraphFont"/>
    <w:link w:val="Footer"/>
    <w:uiPriority w:val="99"/>
    <w:rsid w:val="00432002"/>
    <w:rPr>
      <w:rFonts w:ascii="Times New Roman" w:eastAsia="Times New Roman" w:hAnsi="Times New Roman" w:cs="Times New Roman"/>
    </w:rPr>
  </w:style>
  <w:style w:type="character" w:customStyle="1" w:styleId="selectable">
    <w:name w:val="selectable"/>
    <w:basedOn w:val="DefaultParagraphFont"/>
    <w:rsid w:val="00AC2646"/>
  </w:style>
  <w:style w:type="character" w:customStyle="1" w:styleId="Heading1Char">
    <w:name w:val="Heading 1 Char"/>
    <w:basedOn w:val="DefaultParagraphFont"/>
    <w:link w:val="Heading1"/>
    <w:uiPriority w:val="9"/>
    <w:rsid w:val="00B93613"/>
    <w:rPr>
      <w:rFonts w:asciiTheme="majorHAnsi" w:eastAsiaTheme="majorEastAsia" w:hAnsiTheme="majorHAnsi" w:cstheme="majorBidi"/>
      <w:b/>
      <w:color w:val="365F91" w:themeColor="accent1" w:themeShade="BF"/>
      <w:sz w:val="28"/>
      <w:szCs w:val="32"/>
    </w:rPr>
  </w:style>
  <w:style w:type="character" w:styleId="Strong">
    <w:name w:val="Strong"/>
    <w:basedOn w:val="DefaultParagraphFont"/>
    <w:uiPriority w:val="22"/>
    <w:qFormat/>
    <w:rsid w:val="0063258B"/>
    <w:rPr>
      <w:b/>
      <w:bCs/>
    </w:rPr>
  </w:style>
  <w:style w:type="paragraph" w:styleId="NoSpacing">
    <w:name w:val="No Spacing"/>
    <w:uiPriority w:val="1"/>
    <w:qFormat/>
    <w:rsid w:val="0063258B"/>
    <w:pPr>
      <w:widowControl w:val="0"/>
      <w:autoSpaceDE w:val="0"/>
      <w:autoSpaceDN w:val="0"/>
      <w:spacing w:after="0" w:line="240" w:lineRule="auto"/>
    </w:pPr>
    <w:rPr>
      <w:rFonts w:ascii="Times New Roman" w:eastAsia="Times New Roman" w:hAnsi="Times New Roman" w:cs="Times New Roman"/>
    </w:rPr>
  </w:style>
  <w:style w:type="table" w:styleId="TableGrid">
    <w:name w:val="Table Grid"/>
    <w:basedOn w:val="TableNormal"/>
    <w:rsid w:val="008850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631667"/>
    <w:rPr>
      <w:rFonts w:asciiTheme="majorHAnsi" w:eastAsiaTheme="majorEastAsia" w:hAnsiTheme="majorHAnsi" w:cstheme="majorBidi"/>
      <w:color w:val="365F91" w:themeColor="accent1" w:themeShade="BF"/>
      <w:sz w:val="26"/>
      <w:szCs w:val="26"/>
      <w:lang w:val="en-GB"/>
    </w:rPr>
  </w:style>
  <w:style w:type="paragraph" w:styleId="Caption">
    <w:name w:val="caption"/>
    <w:basedOn w:val="Normal"/>
    <w:next w:val="Normal"/>
    <w:uiPriority w:val="35"/>
    <w:unhideWhenUsed/>
    <w:qFormat/>
    <w:rsid w:val="00830A35"/>
    <w:pPr>
      <w:spacing w:after="200"/>
    </w:pPr>
    <w:rPr>
      <w:i/>
      <w:iCs/>
      <w:color w:val="1F497D" w:themeColor="text2"/>
      <w:sz w:val="18"/>
      <w:szCs w:val="18"/>
    </w:rPr>
  </w:style>
  <w:style w:type="paragraph" w:styleId="NormalWeb">
    <w:name w:val="Normal (Web)"/>
    <w:basedOn w:val="Normal"/>
    <w:uiPriority w:val="99"/>
    <w:unhideWhenUsed/>
    <w:rsid w:val="00B37BA0"/>
    <w:pPr>
      <w:widowControl/>
      <w:autoSpaceDE/>
      <w:autoSpaceDN/>
      <w:spacing w:before="100" w:beforeAutospacing="1" w:after="100" w:afterAutospacing="1"/>
    </w:pPr>
    <w:rPr>
      <w:sz w:val="24"/>
      <w:szCs w:val="24"/>
      <w:lang w:eastAsia="en-GB"/>
    </w:rPr>
  </w:style>
  <w:style w:type="character" w:styleId="Hyperlink">
    <w:name w:val="Hyperlink"/>
    <w:basedOn w:val="DefaultParagraphFont"/>
    <w:uiPriority w:val="99"/>
    <w:semiHidden/>
    <w:unhideWhenUsed/>
    <w:rsid w:val="00B37BA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241047">
      <w:bodyDiv w:val="1"/>
      <w:marLeft w:val="0"/>
      <w:marRight w:val="0"/>
      <w:marTop w:val="0"/>
      <w:marBottom w:val="0"/>
      <w:divBdr>
        <w:top w:val="none" w:sz="0" w:space="0" w:color="auto"/>
        <w:left w:val="none" w:sz="0" w:space="0" w:color="auto"/>
        <w:bottom w:val="none" w:sz="0" w:space="0" w:color="auto"/>
        <w:right w:val="none" w:sz="0" w:space="0" w:color="auto"/>
      </w:divBdr>
      <w:divsChild>
        <w:div w:id="1667241776">
          <w:marLeft w:val="0"/>
          <w:marRight w:val="0"/>
          <w:marTop w:val="0"/>
          <w:marBottom w:val="0"/>
          <w:divBdr>
            <w:top w:val="none" w:sz="0" w:space="0" w:color="auto"/>
            <w:left w:val="none" w:sz="0" w:space="0" w:color="auto"/>
            <w:bottom w:val="none" w:sz="0" w:space="0" w:color="auto"/>
            <w:right w:val="none" w:sz="0" w:space="0" w:color="auto"/>
          </w:divBdr>
        </w:div>
      </w:divsChild>
    </w:div>
    <w:div w:id="411583211">
      <w:bodyDiv w:val="1"/>
      <w:marLeft w:val="0"/>
      <w:marRight w:val="0"/>
      <w:marTop w:val="0"/>
      <w:marBottom w:val="0"/>
      <w:divBdr>
        <w:top w:val="none" w:sz="0" w:space="0" w:color="auto"/>
        <w:left w:val="none" w:sz="0" w:space="0" w:color="auto"/>
        <w:bottom w:val="none" w:sz="0" w:space="0" w:color="auto"/>
        <w:right w:val="none" w:sz="0" w:space="0" w:color="auto"/>
      </w:divBdr>
      <w:divsChild>
        <w:div w:id="1576742525">
          <w:marLeft w:val="0"/>
          <w:marRight w:val="0"/>
          <w:marTop w:val="0"/>
          <w:marBottom w:val="0"/>
          <w:divBdr>
            <w:top w:val="none" w:sz="0" w:space="0" w:color="auto"/>
            <w:left w:val="none" w:sz="0" w:space="0" w:color="auto"/>
            <w:bottom w:val="none" w:sz="0" w:space="0" w:color="auto"/>
            <w:right w:val="none" w:sz="0" w:space="0" w:color="auto"/>
          </w:divBdr>
        </w:div>
        <w:div w:id="360403727">
          <w:marLeft w:val="0"/>
          <w:marRight w:val="0"/>
          <w:marTop w:val="0"/>
          <w:marBottom w:val="0"/>
          <w:divBdr>
            <w:top w:val="none" w:sz="0" w:space="0" w:color="auto"/>
            <w:left w:val="none" w:sz="0" w:space="0" w:color="auto"/>
            <w:bottom w:val="none" w:sz="0" w:space="0" w:color="auto"/>
            <w:right w:val="none" w:sz="0" w:space="0" w:color="auto"/>
          </w:divBdr>
        </w:div>
      </w:divsChild>
    </w:div>
    <w:div w:id="1464687810">
      <w:bodyDiv w:val="1"/>
      <w:marLeft w:val="0"/>
      <w:marRight w:val="0"/>
      <w:marTop w:val="0"/>
      <w:marBottom w:val="0"/>
      <w:divBdr>
        <w:top w:val="none" w:sz="0" w:space="0" w:color="auto"/>
        <w:left w:val="none" w:sz="0" w:space="0" w:color="auto"/>
        <w:bottom w:val="none" w:sz="0" w:space="0" w:color="auto"/>
        <w:right w:val="none" w:sz="0" w:space="0" w:color="auto"/>
      </w:divBdr>
    </w:div>
    <w:div w:id="1484472530">
      <w:bodyDiv w:val="1"/>
      <w:marLeft w:val="0"/>
      <w:marRight w:val="0"/>
      <w:marTop w:val="0"/>
      <w:marBottom w:val="0"/>
      <w:divBdr>
        <w:top w:val="none" w:sz="0" w:space="0" w:color="auto"/>
        <w:left w:val="none" w:sz="0" w:space="0" w:color="auto"/>
        <w:bottom w:val="none" w:sz="0" w:space="0" w:color="auto"/>
        <w:right w:val="none" w:sz="0" w:space="0" w:color="auto"/>
      </w:divBdr>
      <w:divsChild>
        <w:div w:id="1306279345">
          <w:marLeft w:val="0"/>
          <w:marRight w:val="0"/>
          <w:marTop w:val="0"/>
          <w:marBottom w:val="0"/>
          <w:divBdr>
            <w:top w:val="none" w:sz="0" w:space="0" w:color="auto"/>
            <w:left w:val="none" w:sz="0" w:space="0" w:color="auto"/>
            <w:bottom w:val="none" w:sz="0" w:space="0" w:color="auto"/>
            <w:right w:val="none" w:sz="0" w:space="0" w:color="auto"/>
          </w:divBdr>
        </w:div>
        <w:div w:id="1270813836">
          <w:marLeft w:val="0"/>
          <w:marRight w:val="0"/>
          <w:marTop w:val="0"/>
          <w:marBottom w:val="0"/>
          <w:divBdr>
            <w:top w:val="none" w:sz="0" w:space="0" w:color="auto"/>
            <w:left w:val="none" w:sz="0" w:space="0" w:color="auto"/>
            <w:bottom w:val="none" w:sz="0" w:space="0" w:color="auto"/>
            <w:right w:val="none" w:sz="0" w:space="0" w:color="auto"/>
          </w:divBdr>
        </w:div>
      </w:divsChild>
    </w:div>
    <w:div w:id="1841970624">
      <w:bodyDiv w:val="1"/>
      <w:marLeft w:val="0"/>
      <w:marRight w:val="0"/>
      <w:marTop w:val="0"/>
      <w:marBottom w:val="0"/>
      <w:divBdr>
        <w:top w:val="none" w:sz="0" w:space="0" w:color="auto"/>
        <w:left w:val="none" w:sz="0" w:space="0" w:color="auto"/>
        <w:bottom w:val="none" w:sz="0" w:space="0" w:color="auto"/>
        <w:right w:val="none" w:sz="0" w:space="0" w:color="auto"/>
      </w:divBdr>
      <w:divsChild>
        <w:div w:id="2106150858">
          <w:marLeft w:val="0"/>
          <w:marRight w:val="0"/>
          <w:marTop w:val="0"/>
          <w:marBottom w:val="0"/>
          <w:divBdr>
            <w:top w:val="none" w:sz="0" w:space="0" w:color="auto"/>
            <w:left w:val="none" w:sz="0" w:space="0" w:color="auto"/>
            <w:bottom w:val="none" w:sz="0" w:space="0" w:color="auto"/>
            <w:right w:val="none" w:sz="0" w:space="0" w:color="auto"/>
          </w:divBdr>
        </w:div>
        <w:div w:id="286618483">
          <w:marLeft w:val="0"/>
          <w:marRight w:val="0"/>
          <w:marTop w:val="0"/>
          <w:marBottom w:val="0"/>
          <w:divBdr>
            <w:top w:val="none" w:sz="0" w:space="0" w:color="auto"/>
            <w:left w:val="none" w:sz="0" w:space="0" w:color="auto"/>
            <w:bottom w:val="none" w:sz="0" w:space="0" w:color="auto"/>
            <w:right w:val="none" w:sz="0" w:space="0" w:color="auto"/>
          </w:divBdr>
        </w:div>
        <w:div w:id="9202598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hyperlink" Target="https://www.scrumalliance.org/ScrumRedesignDEVSite/media/scrumalliancemedia/files%20and%20pdfs/state%20of%20scrum/scrum-alliance-state-of-scrum-2015.pdf" TargetMode="External"/><Relationship Id="rId26" Type="http://schemas.openxmlformats.org/officeDocument/2006/relationships/hyperlink" Target="https://www.brighthubpm.com/methods-strategies/67087-project-management-methodologies-how-do-they-compare/"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scrumguides.org/docs/scrumguide/v2017/2017-Scrum-Guide-US.pdf" TargetMode="External"/><Relationship Id="rId25" Type="http://schemas.openxmlformats.org/officeDocument/2006/relationships/hyperlink" Target="https://medium.com/@jdelosangeles/project-framework-comparisons-agile-vs-waterfall-vs-hybrid-vs-lean-dc6801d217e4"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explore.versionone.com/state-of-agile/versionone-12th-annual-state-of-agile-report" TargetMode="External"/><Relationship Id="rId20" Type="http://schemas.openxmlformats.org/officeDocument/2006/relationships/hyperlink" Target="https://www.mountaingoatsoftware.com/blog/agile-succeeds-three-times-more-often-than-waterfall/comments" TargetMode="External"/><Relationship Id="rId29" Type="http://schemas.openxmlformats.org/officeDocument/2006/relationships/hyperlink" Target="https://www.inflectra.com/spirateam/highlights/understanding-alm-tools.asp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www.atlassian.com/agile/agile-at-scale"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www.cio.com/article/2950579/methodology-frameworks/how-to-pick-a-project-management-methodology.html" TargetMode="External"/><Relationship Id="rId28" Type="http://schemas.openxmlformats.org/officeDocument/2006/relationships/hyperlink" Target="https://www.scrumalliance.org/ScrumRedesignDEVSite/media/scrumalliancemedia/files%20and%20pdfs/state%20of%20scrum/scrum-alliance-state-of-scrum-2015.pdf" TargetMode="External"/><Relationship Id="rId10" Type="http://schemas.openxmlformats.org/officeDocument/2006/relationships/image" Target="media/image2.jpeg"/><Relationship Id="rId19" Type="http://schemas.openxmlformats.org/officeDocument/2006/relationships/hyperlink" Target="https://www.inflectra.com/spirateam/highlights/understanding-alm-tools.aspx" TargetMode="External"/><Relationship Id="rId31" Type="http://schemas.openxmlformats.org/officeDocument/2006/relationships/hyperlink" Target="https://www.mountaingoatsoftware.com/blog/agile-succeeds-three-times-more-often-than-waterfall/comments"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hyperlink" Target="https://explore.versionone.com/state-of-agile/versionone-12th-annual-state-of-agile-report" TargetMode="External"/><Relationship Id="rId27" Type="http://schemas.openxmlformats.org/officeDocument/2006/relationships/hyperlink" Target="https://www.scrumguides.org/docs/scrumguide/v2017/2017-Scrum-Guide-US.pdf" TargetMode="External"/><Relationship Id="rId30" Type="http://schemas.openxmlformats.org/officeDocument/2006/relationships/hyperlink" Target="https://www.mountaingoatsoftware.com/blog/agile-succeeds-three-times-more-often-than-waterfall/comments" TargetMode="Externa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0BF11C-ED38-4D35-A05A-69E45DC92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85</TotalTime>
  <Pages>16</Pages>
  <Words>5097</Words>
  <Characters>29058</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34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Lewis Wilden (s177026)</dc:creator>
  <cp:keywords/>
  <dc:description/>
  <cp:lastModifiedBy>Lewis Wilden (s177026)</cp:lastModifiedBy>
  <cp:revision>205</cp:revision>
  <dcterms:created xsi:type="dcterms:W3CDTF">2018-12-07T10:38:00Z</dcterms:created>
  <dcterms:modified xsi:type="dcterms:W3CDTF">2019-01-08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c7066ae4b07c2cda18cce3</vt:lpwstr>
  </property>
  <property fmtid="{D5CDD505-2E9C-101B-9397-08002B2CF9AE}" pid="3" name="WnCSubscriberId">
    <vt:lpwstr>0</vt:lpwstr>
  </property>
  <property fmtid="{D5CDD505-2E9C-101B-9397-08002B2CF9AE}" pid="4" name="WnCOutputStyleId">
    <vt:lpwstr>rwuserstyle:57a07f7585efc09c0682242d</vt:lpwstr>
  </property>
  <property fmtid="{D5CDD505-2E9C-101B-9397-08002B2CF9AE}" pid="5" name="RWProductId">
    <vt:lpwstr>Flow</vt:lpwstr>
  </property>
  <property fmtid="{D5CDD505-2E9C-101B-9397-08002B2CF9AE}" pid="6" name="WnC4Folder">
    <vt:lpwstr>Documents///Management Assessment(1)</vt:lpwstr>
  </property>
</Properties>
</file>